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09266B">
      <w:pPr>
        <w:ind w:firstLine="0"/>
        <w:jc w:val="center"/>
        <w:rPr>
          <w:rFonts w:cs="Times New Roman"/>
          <w:b/>
          <w:szCs w:val="24"/>
        </w:rPr>
      </w:pPr>
    </w:p>
    <w:p w14:paraId="2EC435C1" w14:textId="06AD437F" w:rsidR="0009266B" w:rsidRPr="0009266B" w:rsidRDefault="0009266B" w:rsidP="0009266B">
      <w:pPr>
        <w:ind w:firstLine="0"/>
        <w:jc w:val="center"/>
        <w:rPr>
          <w:rFonts w:cs="Times New Roman"/>
          <w:szCs w:val="24"/>
        </w:rPr>
      </w:pPr>
      <w:r w:rsidRPr="0009266B">
        <w:rPr>
          <w:rFonts w:cs="Times New Roman"/>
          <w:szCs w:val="24"/>
        </w:rPr>
        <w:t>Semillero ITMedia</w:t>
      </w:r>
      <w:r w:rsidR="008F4F8A">
        <w:rPr>
          <w:rFonts w:cs="Times New Roman"/>
          <w:szCs w:val="24"/>
        </w:rPr>
        <w:t xml:space="preserve"> </w:t>
      </w:r>
      <w:r w:rsidR="00EC4FA0">
        <w:rPr>
          <w:rFonts w:cs="Times New Roman"/>
          <w:szCs w:val="24"/>
        </w:rPr>
        <w:t>del</w:t>
      </w:r>
      <w:r w:rsidRPr="0009266B">
        <w:rPr>
          <w:rFonts w:cs="Times New Roman"/>
          <w:szCs w:val="24"/>
        </w:rPr>
        <w:t xml:space="preserve"> g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2CC22FC4" w14:textId="50AD7204" w:rsidR="0009266B" w:rsidRDefault="003222B8" w:rsidP="0009266B">
      <w:pPr>
        <w:jc w:val="center"/>
        <w:rPr>
          <w:rFonts w:cs="Times New Roman"/>
          <w:bCs/>
          <w:szCs w:val="24"/>
        </w:rPr>
      </w:pPr>
      <w:r w:rsidRPr="00F21782">
        <w:rPr>
          <w:rFonts w:cs="Times New Roman"/>
          <w:bCs/>
          <w:szCs w:val="24"/>
        </w:rPr>
        <w:t>20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630FEA81"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77777777" w:rsidR="00663438" w:rsidRDefault="00663438"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4B6EFDE3" w:rsidR="00712C29" w:rsidRPr="00CF2A00" w:rsidRDefault="00712C29" w:rsidP="00CF2A00">
      <w:pPr>
        <w:rPr>
          <w:lang w:val="en-US"/>
        </w:rPr>
      </w:pPr>
      <w:r>
        <w:rPr>
          <w:b/>
          <w:lang w:val="en-US"/>
        </w:rPr>
        <w:t xml:space="preserve">Keywords: </w:t>
      </w:r>
      <w:r>
        <w:rPr>
          <w:lang w:val="en-US"/>
        </w:rPr>
        <w:t>ISO/IEC 29110, Project Management, I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68282C">
          <w:pPr>
            <w:jc w:val="center"/>
            <w:rPr>
              <w:rFonts w:cs="Times New Roman"/>
              <w:b/>
            </w:rPr>
          </w:pPr>
          <w:r>
            <w:rPr>
              <w:rFonts w:cs="Times New Roman"/>
              <w:b/>
            </w:rPr>
            <w:t>Tabla de contenido</w:t>
          </w:r>
        </w:p>
        <w:p w14:paraId="55B9B65E" w14:textId="2CC74FA9" w:rsidR="0068282C" w:rsidRDefault="00127F3D" w:rsidP="0068282C">
          <w:pPr>
            <w:pStyle w:val="TDC1"/>
            <w:spacing w:line="480" w:lineRule="auto"/>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22390885" w:history="1">
            <w:r w:rsidR="0068282C" w:rsidRPr="000A730E">
              <w:rPr>
                <w:rStyle w:val="Hipervnculo"/>
                <w:noProof/>
              </w:rPr>
              <w:t>Introducción</w:t>
            </w:r>
            <w:r w:rsidR="0068282C">
              <w:rPr>
                <w:noProof/>
                <w:webHidden/>
              </w:rPr>
              <w:tab/>
            </w:r>
            <w:r w:rsidR="0068282C">
              <w:rPr>
                <w:noProof/>
                <w:webHidden/>
              </w:rPr>
              <w:fldChar w:fldCharType="begin"/>
            </w:r>
            <w:r w:rsidR="0068282C">
              <w:rPr>
                <w:noProof/>
                <w:webHidden/>
              </w:rPr>
              <w:instrText xml:space="preserve"> PAGEREF _Toc22390885 \h </w:instrText>
            </w:r>
            <w:r w:rsidR="0068282C">
              <w:rPr>
                <w:noProof/>
                <w:webHidden/>
              </w:rPr>
            </w:r>
            <w:r w:rsidR="0068282C">
              <w:rPr>
                <w:noProof/>
                <w:webHidden/>
              </w:rPr>
              <w:fldChar w:fldCharType="separate"/>
            </w:r>
            <w:r w:rsidR="0068282C">
              <w:rPr>
                <w:noProof/>
                <w:webHidden/>
              </w:rPr>
              <w:t>1</w:t>
            </w:r>
            <w:r w:rsidR="0068282C">
              <w:rPr>
                <w:noProof/>
                <w:webHidden/>
              </w:rPr>
              <w:fldChar w:fldCharType="end"/>
            </w:r>
          </w:hyperlink>
        </w:p>
        <w:p w14:paraId="509604EC" w14:textId="52164D8F" w:rsidR="0068282C" w:rsidRDefault="0068282C" w:rsidP="0068282C">
          <w:pPr>
            <w:pStyle w:val="TDC1"/>
            <w:spacing w:line="480" w:lineRule="auto"/>
            <w:rPr>
              <w:rFonts w:asciiTheme="minorHAnsi" w:eastAsiaTheme="minorEastAsia" w:hAnsiTheme="minorHAnsi"/>
              <w:noProof/>
              <w:sz w:val="22"/>
              <w:lang w:eastAsia="es-CO"/>
            </w:rPr>
          </w:pPr>
          <w:hyperlink w:anchor="_Toc22390886" w:history="1">
            <w:r w:rsidRPr="000A730E">
              <w:rPr>
                <w:rStyle w:val="Hipervnculo"/>
                <w:noProof/>
              </w:rPr>
              <w:t>1. Problema de investigación</w:t>
            </w:r>
            <w:r>
              <w:rPr>
                <w:noProof/>
                <w:webHidden/>
              </w:rPr>
              <w:tab/>
            </w:r>
            <w:r>
              <w:rPr>
                <w:noProof/>
                <w:webHidden/>
              </w:rPr>
              <w:fldChar w:fldCharType="begin"/>
            </w:r>
            <w:r>
              <w:rPr>
                <w:noProof/>
                <w:webHidden/>
              </w:rPr>
              <w:instrText xml:space="preserve"> PAGEREF _Toc22390886 \h </w:instrText>
            </w:r>
            <w:r>
              <w:rPr>
                <w:noProof/>
                <w:webHidden/>
              </w:rPr>
            </w:r>
            <w:r>
              <w:rPr>
                <w:noProof/>
                <w:webHidden/>
              </w:rPr>
              <w:fldChar w:fldCharType="separate"/>
            </w:r>
            <w:r>
              <w:rPr>
                <w:noProof/>
                <w:webHidden/>
              </w:rPr>
              <w:t>2</w:t>
            </w:r>
            <w:r>
              <w:rPr>
                <w:noProof/>
                <w:webHidden/>
              </w:rPr>
              <w:fldChar w:fldCharType="end"/>
            </w:r>
          </w:hyperlink>
        </w:p>
        <w:p w14:paraId="2647A43B" w14:textId="09913823" w:rsidR="0068282C" w:rsidRDefault="0068282C" w:rsidP="0068282C">
          <w:pPr>
            <w:pStyle w:val="TDC2"/>
            <w:tabs>
              <w:tab w:val="right" w:leader="dot" w:pos="9350"/>
            </w:tabs>
            <w:spacing w:after="0"/>
            <w:rPr>
              <w:rFonts w:asciiTheme="minorHAnsi" w:eastAsiaTheme="minorEastAsia" w:hAnsiTheme="minorHAnsi"/>
              <w:noProof/>
              <w:sz w:val="22"/>
              <w:lang w:eastAsia="es-CO"/>
            </w:rPr>
          </w:pPr>
          <w:hyperlink w:anchor="_Toc22390887" w:history="1">
            <w:r w:rsidRPr="000A730E">
              <w:rPr>
                <w:rStyle w:val="Hipervnculo"/>
                <w:noProof/>
              </w:rPr>
              <w:t>1.1 Planteamiento del problema</w:t>
            </w:r>
            <w:r>
              <w:rPr>
                <w:noProof/>
                <w:webHidden/>
              </w:rPr>
              <w:tab/>
            </w:r>
            <w:r>
              <w:rPr>
                <w:noProof/>
                <w:webHidden/>
              </w:rPr>
              <w:fldChar w:fldCharType="begin"/>
            </w:r>
            <w:r>
              <w:rPr>
                <w:noProof/>
                <w:webHidden/>
              </w:rPr>
              <w:instrText xml:space="preserve"> PAGEREF _Toc22390887 \h </w:instrText>
            </w:r>
            <w:r>
              <w:rPr>
                <w:noProof/>
                <w:webHidden/>
              </w:rPr>
            </w:r>
            <w:r>
              <w:rPr>
                <w:noProof/>
                <w:webHidden/>
              </w:rPr>
              <w:fldChar w:fldCharType="separate"/>
            </w:r>
            <w:r>
              <w:rPr>
                <w:noProof/>
                <w:webHidden/>
              </w:rPr>
              <w:t>2</w:t>
            </w:r>
            <w:r>
              <w:rPr>
                <w:noProof/>
                <w:webHidden/>
              </w:rPr>
              <w:fldChar w:fldCharType="end"/>
            </w:r>
          </w:hyperlink>
        </w:p>
        <w:p w14:paraId="257444C0" w14:textId="55ABBD28" w:rsidR="0068282C" w:rsidRDefault="0068282C" w:rsidP="0068282C">
          <w:pPr>
            <w:pStyle w:val="TDC2"/>
            <w:tabs>
              <w:tab w:val="right" w:leader="dot" w:pos="9350"/>
            </w:tabs>
            <w:spacing w:after="0"/>
            <w:rPr>
              <w:rFonts w:asciiTheme="minorHAnsi" w:eastAsiaTheme="minorEastAsia" w:hAnsiTheme="minorHAnsi"/>
              <w:noProof/>
              <w:sz w:val="22"/>
              <w:lang w:eastAsia="es-CO"/>
            </w:rPr>
          </w:pPr>
          <w:hyperlink w:anchor="_Toc22390888" w:history="1">
            <w:r w:rsidRPr="000A730E">
              <w:rPr>
                <w:rStyle w:val="Hipervnculo"/>
                <w:noProof/>
              </w:rPr>
              <w:t>1.2 Formulación del problema</w:t>
            </w:r>
            <w:r>
              <w:rPr>
                <w:noProof/>
                <w:webHidden/>
              </w:rPr>
              <w:tab/>
            </w:r>
            <w:r>
              <w:rPr>
                <w:noProof/>
                <w:webHidden/>
              </w:rPr>
              <w:fldChar w:fldCharType="begin"/>
            </w:r>
            <w:r>
              <w:rPr>
                <w:noProof/>
                <w:webHidden/>
              </w:rPr>
              <w:instrText xml:space="preserve"> PAGEREF _Toc22390888 \h </w:instrText>
            </w:r>
            <w:r>
              <w:rPr>
                <w:noProof/>
                <w:webHidden/>
              </w:rPr>
            </w:r>
            <w:r>
              <w:rPr>
                <w:noProof/>
                <w:webHidden/>
              </w:rPr>
              <w:fldChar w:fldCharType="separate"/>
            </w:r>
            <w:r>
              <w:rPr>
                <w:noProof/>
                <w:webHidden/>
              </w:rPr>
              <w:t>5</w:t>
            </w:r>
            <w:r>
              <w:rPr>
                <w:noProof/>
                <w:webHidden/>
              </w:rPr>
              <w:fldChar w:fldCharType="end"/>
            </w:r>
          </w:hyperlink>
        </w:p>
        <w:p w14:paraId="787E4101" w14:textId="4F623FEB" w:rsidR="0068282C" w:rsidRDefault="0068282C" w:rsidP="0068282C">
          <w:pPr>
            <w:pStyle w:val="TDC2"/>
            <w:tabs>
              <w:tab w:val="right" w:leader="dot" w:pos="9350"/>
            </w:tabs>
            <w:spacing w:after="0"/>
            <w:rPr>
              <w:rFonts w:asciiTheme="minorHAnsi" w:eastAsiaTheme="minorEastAsia" w:hAnsiTheme="minorHAnsi"/>
              <w:noProof/>
              <w:sz w:val="22"/>
              <w:lang w:eastAsia="es-CO"/>
            </w:rPr>
          </w:pPr>
          <w:hyperlink w:anchor="_Toc22390889" w:history="1">
            <w:r w:rsidRPr="000A730E">
              <w:rPr>
                <w:rStyle w:val="Hipervnculo"/>
                <w:noProof/>
              </w:rPr>
              <w:t>1.3 Sistematización del problema</w:t>
            </w:r>
            <w:r>
              <w:rPr>
                <w:noProof/>
                <w:webHidden/>
              </w:rPr>
              <w:tab/>
            </w:r>
            <w:r>
              <w:rPr>
                <w:noProof/>
                <w:webHidden/>
              </w:rPr>
              <w:fldChar w:fldCharType="begin"/>
            </w:r>
            <w:r>
              <w:rPr>
                <w:noProof/>
                <w:webHidden/>
              </w:rPr>
              <w:instrText xml:space="preserve"> PAGEREF _Toc22390889 \h </w:instrText>
            </w:r>
            <w:r>
              <w:rPr>
                <w:noProof/>
                <w:webHidden/>
              </w:rPr>
            </w:r>
            <w:r>
              <w:rPr>
                <w:noProof/>
                <w:webHidden/>
              </w:rPr>
              <w:fldChar w:fldCharType="separate"/>
            </w:r>
            <w:r>
              <w:rPr>
                <w:noProof/>
                <w:webHidden/>
              </w:rPr>
              <w:t>5</w:t>
            </w:r>
            <w:r>
              <w:rPr>
                <w:noProof/>
                <w:webHidden/>
              </w:rPr>
              <w:fldChar w:fldCharType="end"/>
            </w:r>
          </w:hyperlink>
        </w:p>
        <w:p w14:paraId="1E90B99A" w14:textId="7EBBF764" w:rsidR="0068282C" w:rsidRDefault="0068282C" w:rsidP="0068282C">
          <w:pPr>
            <w:pStyle w:val="TDC1"/>
            <w:spacing w:line="480" w:lineRule="auto"/>
            <w:rPr>
              <w:rFonts w:asciiTheme="minorHAnsi" w:eastAsiaTheme="minorEastAsia" w:hAnsiTheme="minorHAnsi"/>
              <w:noProof/>
              <w:sz w:val="22"/>
              <w:lang w:eastAsia="es-CO"/>
            </w:rPr>
          </w:pPr>
          <w:hyperlink w:anchor="_Toc22390890" w:history="1">
            <w:r w:rsidRPr="000A730E">
              <w:rPr>
                <w:rStyle w:val="Hipervnculo"/>
                <w:noProof/>
              </w:rPr>
              <w:t>2. Objetivos</w:t>
            </w:r>
            <w:r>
              <w:rPr>
                <w:noProof/>
                <w:webHidden/>
              </w:rPr>
              <w:tab/>
            </w:r>
            <w:r>
              <w:rPr>
                <w:noProof/>
                <w:webHidden/>
              </w:rPr>
              <w:fldChar w:fldCharType="begin"/>
            </w:r>
            <w:r>
              <w:rPr>
                <w:noProof/>
                <w:webHidden/>
              </w:rPr>
              <w:instrText xml:space="preserve"> PAGEREF _Toc22390890 \h </w:instrText>
            </w:r>
            <w:r>
              <w:rPr>
                <w:noProof/>
                <w:webHidden/>
              </w:rPr>
            </w:r>
            <w:r>
              <w:rPr>
                <w:noProof/>
                <w:webHidden/>
              </w:rPr>
              <w:fldChar w:fldCharType="separate"/>
            </w:r>
            <w:r>
              <w:rPr>
                <w:noProof/>
                <w:webHidden/>
              </w:rPr>
              <w:t>6</w:t>
            </w:r>
            <w:r>
              <w:rPr>
                <w:noProof/>
                <w:webHidden/>
              </w:rPr>
              <w:fldChar w:fldCharType="end"/>
            </w:r>
          </w:hyperlink>
        </w:p>
        <w:p w14:paraId="312D14B3" w14:textId="29D24C5B" w:rsidR="0068282C" w:rsidRDefault="0068282C" w:rsidP="0068282C">
          <w:pPr>
            <w:pStyle w:val="TDC2"/>
            <w:tabs>
              <w:tab w:val="right" w:leader="dot" w:pos="9350"/>
            </w:tabs>
            <w:spacing w:after="0"/>
            <w:rPr>
              <w:rFonts w:asciiTheme="minorHAnsi" w:eastAsiaTheme="minorEastAsia" w:hAnsiTheme="minorHAnsi"/>
              <w:noProof/>
              <w:sz w:val="22"/>
              <w:lang w:eastAsia="es-CO"/>
            </w:rPr>
          </w:pPr>
          <w:hyperlink w:anchor="_Toc22390891" w:history="1">
            <w:r w:rsidRPr="000A730E">
              <w:rPr>
                <w:rStyle w:val="Hipervnculo"/>
                <w:noProof/>
              </w:rPr>
              <w:t>2.1 Objetivo general</w:t>
            </w:r>
            <w:r>
              <w:rPr>
                <w:noProof/>
                <w:webHidden/>
              </w:rPr>
              <w:tab/>
            </w:r>
            <w:r>
              <w:rPr>
                <w:noProof/>
                <w:webHidden/>
              </w:rPr>
              <w:fldChar w:fldCharType="begin"/>
            </w:r>
            <w:r>
              <w:rPr>
                <w:noProof/>
                <w:webHidden/>
              </w:rPr>
              <w:instrText xml:space="preserve"> PAGEREF _Toc22390891 \h </w:instrText>
            </w:r>
            <w:r>
              <w:rPr>
                <w:noProof/>
                <w:webHidden/>
              </w:rPr>
            </w:r>
            <w:r>
              <w:rPr>
                <w:noProof/>
                <w:webHidden/>
              </w:rPr>
              <w:fldChar w:fldCharType="separate"/>
            </w:r>
            <w:r>
              <w:rPr>
                <w:noProof/>
                <w:webHidden/>
              </w:rPr>
              <w:t>6</w:t>
            </w:r>
            <w:r>
              <w:rPr>
                <w:noProof/>
                <w:webHidden/>
              </w:rPr>
              <w:fldChar w:fldCharType="end"/>
            </w:r>
          </w:hyperlink>
        </w:p>
        <w:p w14:paraId="297FE302" w14:textId="403CAEDB" w:rsidR="0068282C" w:rsidRDefault="0068282C" w:rsidP="0068282C">
          <w:pPr>
            <w:pStyle w:val="TDC2"/>
            <w:tabs>
              <w:tab w:val="right" w:leader="dot" w:pos="9350"/>
            </w:tabs>
            <w:spacing w:after="0"/>
            <w:rPr>
              <w:rFonts w:asciiTheme="minorHAnsi" w:eastAsiaTheme="minorEastAsia" w:hAnsiTheme="minorHAnsi"/>
              <w:noProof/>
              <w:sz w:val="22"/>
              <w:lang w:eastAsia="es-CO"/>
            </w:rPr>
          </w:pPr>
          <w:hyperlink w:anchor="_Toc22390892" w:history="1">
            <w:r w:rsidRPr="000A730E">
              <w:rPr>
                <w:rStyle w:val="Hipervnculo"/>
                <w:noProof/>
              </w:rPr>
              <w:t>2.2 Objetivos específicos</w:t>
            </w:r>
            <w:r>
              <w:rPr>
                <w:noProof/>
                <w:webHidden/>
              </w:rPr>
              <w:tab/>
            </w:r>
            <w:r>
              <w:rPr>
                <w:noProof/>
                <w:webHidden/>
              </w:rPr>
              <w:fldChar w:fldCharType="begin"/>
            </w:r>
            <w:r>
              <w:rPr>
                <w:noProof/>
                <w:webHidden/>
              </w:rPr>
              <w:instrText xml:space="preserve"> PAGEREF _Toc22390892 \h </w:instrText>
            </w:r>
            <w:r>
              <w:rPr>
                <w:noProof/>
                <w:webHidden/>
              </w:rPr>
            </w:r>
            <w:r>
              <w:rPr>
                <w:noProof/>
                <w:webHidden/>
              </w:rPr>
              <w:fldChar w:fldCharType="separate"/>
            </w:r>
            <w:r>
              <w:rPr>
                <w:noProof/>
                <w:webHidden/>
              </w:rPr>
              <w:t>6</w:t>
            </w:r>
            <w:r>
              <w:rPr>
                <w:noProof/>
                <w:webHidden/>
              </w:rPr>
              <w:fldChar w:fldCharType="end"/>
            </w:r>
          </w:hyperlink>
        </w:p>
        <w:p w14:paraId="2A347E3F" w14:textId="762C20D7" w:rsidR="0068282C" w:rsidRDefault="0068282C" w:rsidP="0068282C">
          <w:pPr>
            <w:pStyle w:val="TDC1"/>
            <w:spacing w:line="480" w:lineRule="auto"/>
            <w:rPr>
              <w:rFonts w:asciiTheme="minorHAnsi" w:eastAsiaTheme="minorEastAsia" w:hAnsiTheme="minorHAnsi"/>
              <w:noProof/>
              <w:sz w:val="22"/>
              <w:lang w:eastAsia="es-CO"/>
            </w:rPr>
          </w:pPr>
          <w:hyperlink w:anchor="_Toc22390893" w:history="1">
            <w:r w:rsidRPr="000A730E">
              <w:rPr>
                <w:rStyle w:val="Hipervnculo"/>
                <w:noProof/>
              </w:rPr>
              <w:t>3. Justificación</w:t>
            </w:r>
            <w:r>
              <w:rPr>
                <w:noProof/>
                <w:webHidden/>
              </w:rPr>
              <w:tab/>
            </w:r>
            <w:r>
              <w:rPr>
                <w:noProof/>
                <w:webHidden/>
              </w:rPr>
              <w:fldChar w:fldCharType="begin"/>
            </w:r>
            <w:r>
              <w:rPr>
                <w:noProof/>
                <w:webHidden/>
              </w:rPr>
              <w:instrText xml:space="preserve"> PAGEREF _Toc22390893 \h </w:instrText>
            </w:r>
            <w:r>
              <w:rPr>
                <w:noProof/>
                <w:webHidden/>
              </w:rPr>
            </w:r>
            <w:r>
              <w:rPr>
                <w:noProof/>
                <w:webHidden/>
              </w:rPr>
              <w:fldChar w:fldCharType="separate"/>
            </w:r>
            <w:r>
              <w:rPr>
                <w:noProof/>
                <w:webHidden/>
              </w:rPr>
              <w:t>7</w:t>
            </w:r>
            <w:r>
              <w:rPr>
                <w:noProof/>
                <w:webHidden/>
              </w:rPr>
              <w:fldChar w:fldCharType="end"/>
            </w:r>
          </w:hyperlink>
        </w:p>
        <w:p w14:paraId="3ADC0B68" w14:textId="1D2262FC" w:rsidR="0068282C" w:rsidRDefault="0068282C" w:rsidP="0068282C">
          <w:pPr>
            <w:pStyle w:val="TDC1"/>
            <w:spacing w:line="480" w:lineRule="auto"/>
            <w:rPr>
              <w:rFonts w:asciiTheme="minorHAnsi" w:eastAsiaTheme="minorEastAsia" w:hAnsiTheme="minorHAnsi"/>
              <w:noProof/>
              <w:sz w:val="22"/>
              <w:lang w:eastAsia="es-CO"/>
            </w:rPr>
          </w:pPr>
          <w:hyperlink w:anchor="_Toc22390894" w:history="1">
            <w:r w:rsidRPr="000A730E">
              <w:rPr>
                <w:rStyle w:val="Hipervnculo"/>
                <w:noProof/>
              </w:rPr>
              <w:t>4. Revisión de área</w:t>
            </w:r>
            <w:r>
              <w:rPr>
                <w:noProof/>
                <w:webHidden/>
              </w:rPr>
              <w:tab/>
            </w:r>
            <w:r>
              <w:rPr>
                <w:noProof/>
                <w:webHidden/>
              </w:rPr>
              <w:fldChar w:fldCharType="begin"/>
            </w:r>
            <w:r>
              <w:rPr>
                <w:noProof/>
                <w:webHidden/>
              </w:rPr>
              <w:instrText xml:space="preserve"> PAGEREF _Toc22390894 \h </w:instrText>
            </w:r>
            <w:r>
              <w:rPr>
                <w:noProof/>
                <w:webHidden/>
              </w:rPr>
            </w:r>
            <w:r>
              <w:rPr>
                <w:noProof/>
                <w:webHidden/>
              </w:rPr>
              <w:fldChar w:fldCharType="separate"/>
            </w:r>
            <w:r>
              <w:rPr>
                <w:noProof/>
                <w:webHidden/>
              </w:rPr>
              <w:t>8</w:t>
            </w:r>
            <w:r>
              <w:rPr>
                <w:noProof/>
                <w:webHidden/>
              </w:rPr>
              <w:fldChar w:fldCharType="end"/>
            </w:r>
          </w:hyperlink>
        </w:p>
        <w:p w14:paraId="26AE6A6D" w14:textId="0A7C9ADC" w:rsidR="0068282C" w:rsidRDefault="0068282C" w:rsidP="0068282C">
          <w:pPr>
            <w:pStyle w:val="TDC1"/>
            <w:spacing w:line="480" w:lineRule="auto"/>
            <w:rPr>
              <w:rFonts w:asciiTheme="minorHAnsi" w:eastAsiaTheme="minorEastAsia" w:hAnsiTheme="minorHAnsi"/>
              <w:noProof/>
              <w:sz w:val="22"/>
              <w:lang w:eastAsia="es-CO"/>
            </w:rPr>
          </w:pPr>
          <w:hyperlink w:anchor="_Toc22390895" w:history="1">
            <w:r w:rsidRPr="000A730E">
              <w:rPr>
                <w:rStyle w:val="Hipervnculo"/>
                <w:noProof/>
              </w:rPr>
              <w:t>5. Marco de referencia</w:t>
            </w:r>
            <w:r>
              <w:rPr>
                <w:noProof/>
                <w:webHidden/>
              </w:rPr>
              <w:tab/>
            </w:r>
            <w:r>
              <w:rPr>
                <w:noProof/>
                <w:webHidden/>
              </w:rPr>
              <w:fldChar w:fldCharType="begin"/>
            </w:r>
            <w:r>
              <w:rPr>
                <w:noProof/>
                <w:webHidden/>
              </w:rPr>
              <w:instrText xml:space="preserve"> PAGEREF _Toc22390895 \h </w:instrText>
            </w:r>
            <w:r>
              <w:rPr>
                <w:noProof/>
                <w:webHidden/>
              </w:rPr>
            </w:r>
            <w:r>
              <w:rPr>
                <w:noProof/>
                <w:webHidden/>
              </w:rPr>
              <w:fldChar w:fldCharType="separate"/>
            </w:r>
            <w:r>
              <w:rPr>
                <w:noProof/>
                <w:webHidden/>
              </w:rPr>
              <w:t>9</w:t>
            </w:r>
            <w:r>
              <w:rPr>
                <w:noProof/>
                <w:webHidden/>
              </w:rPr>
              <w:fldChar w:fldCharType="end"/>
            </w:r>
          </w:hyperlink>
        </w:p>
        <w:p w14:paraId="0C35A2AE" w14:textId="66B7B396" w:rsidR="0068282C" w:rsidRDefault="0068282C" w:rsidP="0068282C">
          <w:pPr>
            <w:pStyle w:val="TDC2"/>
            <w:tabs>
              <w:tab w:val="right" w:leader="dot" w:pos="9350"/>
            </w:tabs>
            <w:spacing w:after="0"/>
            <w:rPr>
              <w:rFonts w:asciiTheme="minorHAnsi" w:eastAsiaTheme="minorEastAsia" w:hAnsiTheme="minorHAnsi"/>
              <w:noProof/>
              <w:sz w:val="22"/>
              <w:lang w:eastAsia="es-CO"/>
            </w:rPr>
          </w:pPr>
          <w:hyperlink w:anchor="_Toc22390896" w:history="1">
            <w:r w:rsidRPr="000A730E">
              <w:rPr>
                <w:rStyle w:val="Hipervnculo"/>
                <w:noProof/>
              </w:rPr>
              <w:t>5.1 Antecedentes</w:t>
            </w:r>
            <w:r>
              <w:rPr>
                <w:noProof/>
                <w:webHidden/>
              </w:rPr>
              <w:tab/>
            </w:r>
            <w:r>
              <w:rPr>
                <w:noProof/>
                <w:webHidden/>
              </w:rPr>
              <w:fldChar w:fldCharType="begin"/>
            </w:r>
            <w:r>
              <w:rPr>
                <w:noProof/>
                <w:webHidden/>
              </w:rPr>
              <w:instrText xml:space="preserve"> PAGEREF _Toc22390896 \h </w:instrText>
            </w:r>
            <w:r>
              <w:rPr>
                <w:noProof/>
                <w:webHidden/>
              </w:rPr>
            </w:r>
            <w:r>
              <w:rPr>
                <w:noProof/>
                <w:webHidden/>
              </w:rPr>
              <w:fldChar w:fldCharType="separate"/>
            </w:r>
            <w:r>
              <w:rPr>
                <w:noProof/>
                <w:webHidden/>
              </w:rPr>
              <w:t>9</w:t>
            </w:r>
            <w:r>
              <w:rPr>
                <w:noProof/>
                <w:webHidden/>
              </w:rPr>
              <w:fldChar w:fldCharType="end"/>
            </w:r>
          </w:hyperlink>
        </w:p>
        <w:p w14:paraId="00AEA0D7" w14:textId="35A06912" w:rsidR="0068282C" w:rsidRDefault="0068282C" w:rsidP="0068282C">
          <w:pPr>
            <w:pStyle w:val="TDC2"/>
            <w:tabs>
              <w:tab w:val="right" w:leader="dot" w:pos="9350"/>
            </w:tabs>
            <w:spacing w:after="0"/>
            <w:rPr>
              <w:rFonts w:asciiTheme="minorHAnsi" w:eastAsiaTheme="minorEastAsia" w:hAnsiTheme="minorHAnsi"/>
              <w:noProof/>
              <w:sz w:val="22"/>
              <w:lang w:eastAsia="es-CO"/>
            </w:rPr>
          </w:pPr>
          <w:hyperlink w:anchor="_Toc22390897" w:history="1">
            <w:r w:rsidRPr="000A730E">
              <w:rPr>
                <w:rStyle w:val="Hipervnculo"/>
                <w:noProof/>
              </w:rPr>
              <w:t>5.2 Marco conceptual</w:t>
            </w:r>
            <w:r>
              <w:rPr>
                <w:noProof/>
                <w:webHidden/>
              </w:rPr>
              <w:tab/>
            </w:r>
            <w:r>
              <w:rPr>
                <w:noProof/>
                <w:webHidden/>
              </w:rPr>
              <w:fldChar w:fldCharType="begin"/>
            </w:r>
            <w:r>
              <w:rPr>
                <w:noProof/>
                <w:webHidden/>
              </w:rPr>
              <w:instrText xml:space="preserve"> PAGEREF _Toc22390897 \h </w:instrText>
            </w:r>
            <w:r>
              <w:rPr>
                <w:noProof/>
                <w:webHidden/>
              </w:rPr>
            </w:r>
            <w:r>
              <w:rPr>
                <w:noProof/>
                <w:webHidden/>
              </w:rPr>
              <w:fldChar w:fldCharType="separate"/>
            </w:r>
            <w:r>
              <w:rPr>
                <w:noProof/>
                <w:webHidden/>
              </w:rPr>
              <w:t>12</w:t>
            </w:r>
            <w:r>
              <w:rPr>
                <w:noProof/>
                <w:webHidden/>
              </w:rPr>
              <w:fldChar w:fldCharType="end"/>
            </w:r>
          </w:hyperlink>
        </w:p>
        <w:p w14:paraId="465D115A" w14:textId="51B4DCDA" w:rsidR="0068282C" w:rsidRDefault="0068282C" w:rsidP="0068282C">
          <w:pPr>
            <w:pStyle w:val="TDC3"/>
            <w:tabs>
              <w:tab w:val="right" w:leader="dot" w:pos="9350"/>
            </w:tabs>
            <w:spacing w:after="0"/>
            <w:rPr>
              <w:rFonts w:asciiTheme="minorHAnsi" w:eastAsiaTheme="minorEastAsia" w:hAnsiTheme="minorHAnsi"/>
              <w:noProof/>
              <w:sz w:val="22"/>
              <w:lang w:eastAsia="es-CO"/>
            </w:rPr>
          </w:pPr>
          <w:hyperlink w:anchor="_Toc22390898" w:history="1">
            <w:r w:rsidRPr="000A730E">
              <w:rPr>
                <w:rStyle w:val="Hipervnculo"/>
                <w:noProof/>
              </w:rPr>
              <w:t>Proceso de software.</w:t>
            </w:r>
            <w:r>
              <w:rPr>
                <w:noProof/>
                <w:webHidden/>
              </w:rPr>
              <w:tab/>
            </w:r>
            <w:r>
              <w:rPr>
                <w:noProof/>
                <w:webHidden/>
              </w:rPr>
              <w:fldChar w:fldCharType="begin"/>
            </w:r>
            <w:r>
              <w:rPr>
                <w:noProof/>
                <w:webHidden/>
              </w:rPr>
              <w:instrText xml:space="preserve"> PAGEREF _Toc22390898 \h </w:instrText>
            </w:r>
            <w:r>
              <w:rPr>
                <w:noProof/>
                <w:webHidden/>
              </w:rPr>
            </w:r>
            <w:r>
              <w:rPr>
                <w:noProof/>
                <w:webHidden/>
              </w:rPr>
              <w:fldChar w:fldCharType="separate"/>
            </w:r>
            <w:r>
              <w:rPr>
                <w:noProof/>
                <w:webHidden/>
              </w:rPr>
              <w:t>12</w:t>
            </w:r>
            <w:r>
              <w:rPr>
                <w:noProof/>
                <w:webHidden/>
              </w:rPr>
              <w:fldChar w:fldCharType="end"/>
            </w:r>
          </w:hyperlink>
        </w:p>
        <w:p w14:paraId="7B6F7AD7" w14:textId="6C9F19DF" w:rsidR="0068282C" w:rsidRDefault="0068282C" w:rsidP="0068282C">
          <w:pPr>
            <w:pStyle w:val="TDC3"/>
            <w:tabs>
              <w:tab w:val="right" w:leader="dot" w:pos="9350"/>
            </w:tabs>
            <w:spacing w:after="0"/>
            <w:rPr>
              <w:rFonts w:asciiTheme="minorHAnsi" w:eastAsiaTheme="minorEastAsia" w:hAnsiTheme="minorHAnsi"/>
              <w:noProof/>
              <w:sz w:val="22"/>
              <w:lang w:eastAsia="es-CO"/>
            </w:rPr>
          </w:pPr>
          <w:hyperlink w:anchor="_Toc22390899" w:history="1">
            <w:r w:rsidRPr="000A730E">
              <w:rPr>
                <w:rStyle w:val="Hipervnculo"/>
                <w:noProof/>
              </w:rPr>
              <w:t>Metodología de desarrollo de software.</w:t>
            </w:r>
            <w:r>
              <w:rPr>
                <w:noProof/>
                <w:webHidden/>
              </w:rPr>
              <w:tab/>
            </w:r>
            <w:r>
              <w:rPr>
                <w:noProof/>
                <w:webHidden/>
              </w:rPr>
              <w:fldChar w:fldCharType="begin"/>
            </w:r>
            <w:r>
              <w:rPr>
                <w:noProof/>
                <w:webHidden/>
              </w:rPr>
              <w:instrText xml:space="preserve"> PAGEREF _Toc22390899 \h </w:instrText>
            </w:r>
            <w:r>
              <w:rPr>
                <w:noProof/>
                <w:webHidden/>
              </w:rPr>
            </w:r>
            <w:r>
              <w:rPr>
                <w:noProof/>
                <w:webHidden/>
              </w:rPr>
              <w:fldChar w:fldCharType="separate"/>
            </w:r>
            <w:r>
              <w:rPr>
                <w:noProof/>
                <w:webHidden/>
              </w:rPr>
              <w:t>12</w:t>
            </w:r>
            <w:r>
              <w:rPr>
                <w:noProof/>
                <w:webHidden/>
              </w:rPr>
              <w:fldChar w:fldCharType="end"/>
            </w:r>
          </w:hyperlink>
        </w:p>
        <w:p w14:paraId="7EC88AE7" w14:textId="1794C75A" w:rsidR="0068282C" w:rsidRDefault="0068282C" w:rsidP="0068282C">
          <w:pPr>
            <w:pStyle w:val="TDC3"/>
            <w:tabs>
              <w:tab w:val="right" w:leader="dot" w:pos="9350"/>
            </w:tabs>
            <w:spacing w:after="0"/>
            <w:rPr>
              <w:rFonts w:asciiTheme="minorHAnsi" w:eastAsiaTheme="minorEastAsia" w:hAnsiTheme="minorHAnsi"/>
              <w:noProof/>
              <w:sz w:val="22"/>
              <w:lang w:eastAsia="es-CO"/>
            </w:rPr>
          </w:pPr>
          <w:hyperlink w:anchor="_Toc22390900" w:history="1">
            <w:r w:rsidRPr="000A730E">
              <w:rPr>
                <w:rStyle w:val="Hipervnculo"/>
                <w:noProof/>
              </w:rPr>
              <w:t>UML (Unified Modeling Language).</w:t>
            </w:r>
            <w:r>
              <w:rPr>
                <w:noProof/>
                <w:webHidden/>
              </w:rPr>
              <w:tab/>
            </w:r>
            <w:r>
              <w:rPr>
                <w:noProof/>
                <w:webHidden/>
              </w:rPr>
              <w:fldChar w:fldCharType="begin"/>
            </w:r>
            <w:r>
              <w:rPr>
                <w:noProof/>
                <w:webHidden/>
              </w:rPr>
              <w:instrText xml:space="preserve"> PAGEREF _Toc22390900 \h </w:instrText>
            </w:r>
            <w:r>
              <w:rPr>
                <w:noProof/>
                <w:webHidden/>
              </w:rPr>
            </w:r>
            <w:r>
              <w:rPr>
                <w:noProof/>
                <w:webHidden/>
              </w:rPr>
              <w:fldChar w:fldCharType="separate"/>
            </w:r>
            <w:r>
              <w:rPr>
                <w:noProof/>
                <w:webHidden/>
              </w:rPr>
              <w:t>12</w:t>
            </w:r>
            <w:r>
              <w:rPr>
                <w:noProof/>
                <w:webHidden/>
              </w:rPr>
              <w:fldChar w:fldCharType="end"/>
            </w:r>
          </w:hyperlink>
        </w:p>
        <w:p w14:paraId="6E85C969" w14:textId="22125D84" w:rsidR="0068282C" w:rsidRDefault="0068282C" w:rsidP="0068282C">
          <w:pPr>
            <w:pStyle w:val="TDC3"/>
            <w:tabs>
              <w:tab w:val="right" w:leader="dot" w:pos="9350"/>
            </w:tabs>
            <w:spacing w:after="0"/>
            <w:rPr>
              <w:rFonts w:asciiTheme="minorHAnsi" w:eastAsiaTheme="minorEastAsia" w:hAnsiTheme="minorHAnsi"/>
              <w:noProof/>
              <w:sz w:val="22"/>
              <w:lang w:eastAsia="es-CO"/>
            </w:rPr>
          </w:pPr>
          <w:hyperlink w:anchor="_Toc22390901" w:history="1">
            <w:r w:rsidRPr="000A730E">
              <w:rPr>
                <w:rStyle w:val="Hipervnculo"/>
                <w:noProof/>
              </w:rPr>
              <w:t>Calidad de software.</w:t>
            </w:r>
            <w:r>
              <w:rPr>
                <w:noProof/>
                <w:webHidden/>
              </w:rPr>
              <w:tab/>
            </w:r>
            <w:r>
              <w:rPr>
                <w:noProof/>
                <w:webHidden/>
              </w:rPr>
              <w:fldChar w:fldCharType="begin"/>
            </w:r>
            <w:r>
              <w:rPr>
                <w:noProof/>
                <w:webHidden/>
              </w:rPr>
              <w:instrText xml:space="preserve"> PAGEREF _Toc22390901 \h </w:instrText>
            </w:r>
            <w:r>
              <w:rPr>
                <w:noProof/>
                <w:webHidden/>
              </w:rPr>
            </w:r>
            <w:r>
              <w:rPr>
                <w:noProof/>
                <w:webHidden/>
              </w:rPr>
              <w:fldChar w:fldCharType="separate"/>
            </w:r>
            <w:r>
              <w:rPr>
                <w:noProof/>
                <w:webHidden/>
              </w:rPr>
              <w:t>13</w:t>
            </w:r>
            <w:r>
              <w:rPr>
                <w:noProof/>
                <w:webHidden/>
              </w:rPr>
              <w:fldChar w:fldCharType="end"/>
            </w:r>
          </w:hyperlink>
        </w:p>
        <w:p w14:paraId="1D8CA6F9" w14:textId="4EEF47E0" w:rsidR="0068282C" w:rsidRDefault="0068282C" w:rsidP="0068282C">
          <w:pPr>
            <w:pStyle w:val="TDC3"/>
            <w:tabs>
              <w:tab w:val="right" w:leader="dot" w:pos="9350"/>
            </w:tabs>
            <w:spacing w:after="0"/>
            <w:rPr>
              <w:rFonts w:asciiTheme="minorHAnsi" w:eastAsiaTheme="minorEastAsia" w:hAnsiTheme="minorHAnsi"/>
              <w:noProof/>
              <w:sz w:val="22"/>
              <w:lang w:eastAsia="es-CO"/>
            </w:rPr>
          </w:pPr>
          <w:hyperlink w:anchor="_Toc22390902" w:history="1">
            <w:r w:rsidRPr="000A730E">
              <w:rPr>
                <w:rStyle w:val="Hipervnculo"/>
                <w:noProof/>
              </w:rPr>
              <w:t>Modelo de calidad de software.</w:t>
            </w:r>
            <w:r>
              <w:rPr>
                <w:noProof/>
                <w:webHidden/>
              </w:rPr>
              <w:tab/>
            </w:r>
            <w:r>
              <w:rPr>
                <w:noProof/>
                <w:webHidden/>
              </w:rPr>
              <w:fldChar w:fldCharType="begin"/>
            </w:r>
            <w:r>
              <w:rPr>
                <w:noProof/>
                <w:webHidden/>
              </w:rPr>
              <w:instrText xml:space="preserve"> PAGEREF _Toc22390902 \h </w:instrText>
            </w:r>
            <w:r>
              <w:rPr>
                <w:noProof/>
                <w:webHidden/>
              </w:rPr>
            </w:r>
            <w:r>
              <w:rPr>
                <w:noProof/>
                <w:webHidden/>
              </w:rPr>
              <w:fldChar w:fldCharType="separate"/>
            </w:r>
            <w:r>
              <w:rPr>
                <w:noProof/>
                <w:webHidden/>
              </w:rPr>
              <w:t>13</w:t>
            </w:r>
            <w:r>
              <w:rPr>
                <w:noProof/>
                <w:webHidden/>
              </w:rPr>
              <w:fldChar w:fldCharType="end"/>
            </w:r>
          </w:hyperlink>
        </w:p>
        <w:p w14:paraId="37EE729A" w14:textId="7490F42E" w:rsidR="0068282C" w:rsidRDefault="0068282C" w:rsidP="0068282C">
          <w:pPr>
            <w:pStyle w:val="TDC2"/>
            <w:tabs>
              <w:tab w:val="right" w:leader="dot" w:pos="9350"/>
            </w:tabs>
            <w:spacing w:after="0"/>
            <w:rPr>
              <w:rFonts w:asciiTheme="minorHAnsi" w:eastAsiaTheme="minorEastAsia" w:hAnsiTheme="minorHAnsi"/>
              <w:noProof/>
              <w:sz w:val="22"/>
              <w:lang w:eastAsia="es-CO"/>
            </w:rPr>
          </w:pPr>
          <w:hyperlink w:anchor="_Toc22390903" w:history="1">
            <w:r w:rsidRPr="000A730E">
              <w:rPr>
                <w:rStyle w:val="Hipervnculo"/>
                <w:noProof/>
              </w:rPr>
              <w:t>5.3 Marco teórico</w:t>
            </w:r>
            <w:r>
              <w:rPr>
                <w:noProof/>
                <w:webHidden/>
              </w:rPr>
              <w:tab/>
            </w:r>
            <w:r>
              <w:rPr>
                <w:noProof/>
                <w:webHidden/>
              </w:rPr>
              <w:fldChar w:fldCharType="begin"/>
            </w:r>
            <w:r>
              <w:rPr>
                <w:noProof/>
                <w:webHidden/>
              </w:rPr>
              <w:instrText xml:space="preserve"> PAGEREF _Toc22390903 \h </w:instrText>
            </w:r>
            <w:r>
              <w:rPr>
                <w:noProof/>
                <w:webHidden/>
              </w:rPr>
            </w:r>
            <w:r>
              <w:rPr>
                <w:noProof/>
                <w:webHidden/>
              </w:rPr>
              <w:fldChar w:fldCharType="separate"/>
            </w:r>
            <w:r>
              <w:rPr>
                <w:noProof/>
                <w:webHidden/>
              </w:rPr>
              <w:t>14</w:t>
            </w:r>
            <w:r>
              <w:rPr>
                <w:noProof/>
                <w:webHidden/>
              </w:rPr>
              <w:fldChar w:fldCharType="end"/>
            </w:r>
          </w:hyperlink>
        </w:p>
        <w:p w14:paraId="51AF571C" w14:textId="15782679" w:rsidR="0068282C" w:rsidRDefault="0068282C" w:rsidP="0068282C">
          <w:pPr>
            <w:pStyle w:val="TDC3"/>
            <w:tabs>
              <w:tab w:val="right" w:leader="dot" w:pos="9350"/>
            </w:tabs>
            <w:spacing w:after="0"/>
            <w:rPr>
              <w:rFonts w:asciiTheme="minorHAnsi" w:eastAsiaTheme="minorEastAsia" w:hAnsiTheme="minorHAnsi"/>
              <w:noProof/>
              <w:sz w:val="22"/>
              <w:lang w:eastAsia="es-CO"/>
            </w:rPr>
          </w:pPr>
          <w:hyperlink w:anchor="_Toc22390904" w:history="1">
            <w:r w:rsidRPr="000A730E">
              <w:rPr>
                <w:rStyle w:val="Hipervnculo"/>
                <w:noProof/>
              </w:rPr>
              <w:t>Estándar ISO/IEC 29110.</w:t>
            </w:r>
            <w:r>
              <w:rPr>
                <w:noProof/>
                <w:webHidden/>
              </w:rPr>
              <w:tab/>
            </w:r>
            <w:r>
              <w:rPr>
                <w:noProof/>
                <w:webHidden/>
              </w:rPr>
              <w:fldChar w:fldCharType="begin"/>
            </w:r>
            <w:r>
              <w:rPr>
                <w:noProof/>
                <w:webHidden/>
              </w:rPr>
              <w:instrText xml:space="preserve"> PAGEREF _Toc22390904 \h </w:instrText>
            </w:r>
            <w:r>
              <w:rPr>
                <w:noProof/>
                <w:webHidden/>
              </w:rPr>
            </w:r>
            <w:r>
              <w:rPr>
                <w:noProof/>
                <w:webHidden/>
              </w:rPr>
              <w:fldChar w:fldCharType="separate"/>
            </w:r>
            <w:r>
              <w:rPr>
                <w:noProof/>
                <w:webHidden/>
              </w:rPr>
              <w:t>14</w:t>
            </w:r>
            <w:r>
              <w:rPr>
                <w:noProof/>
                <w:webHidden/>
              </w:rPr>
              <w:fldChar w:fldCharType="end"/>
            </w:r>
          </w:hyperlink>
        </w:p>
        <w:p w14:paraId="4EADACDB" w14:textId="0DFC14D5" w:rsidR="0068282C" w:rsidRDefault="0068282C" w:rsidP="0068282C">
          <w:pPr>
            <w:pStyle w:val="TDC3"/>
            <w:tabs>
              <w:tab w:val="right" w:leader="dot" w:pos="9350"/>
            </w:tabs>
            <w:spacing w:after="0"/>
            <w:rPr>
              <w:rFonts w:asciiTheme="minorHAnsi" w:eastAsiaTheme="minorEastAsia" w:hAnsiTheme="minorHAnsi"/>
              <w:noProof/>
              <w:sz w:val="22"/>
              <w:lang w:eastAsia="es-CO"/>
            </w:rPr>
          </w:pPr>
          <w:hyperlink w:anchor="_Toc22390905" w:history="1">
            <w:r w:rsidRPr="000A730E">
              <w:rPr>
                <w:rStyle w:val="Hipervnculo"/>
                <w:noProof/>
              </w:rPr>
              <w:t>Metodología ICONIX.</w:t>
            </w:r>
            <w:r>
              <w:rPr>
                <w:noProof/>
                <w:webHidden/>
              </w:rPr>
              <w:tab/>
            </w:r>
            <w:r>
              <w:rPr>
                <w:noProof/>
                <w:webHidden/>
              </w:rPr>
              <w:fldChar w:fldCharType="begin"/>
            </w:r>
            <w:r>
              <w:rPr>
                <w:noProof/>
                <w:webHidden/>
              </w:rPr>
              <w:instrText xml:space="preserve"> PAGEREF _Toc22390905 \h </w:instrText>
            </w:r>
            <w:r>
              <w:rPr>
                <w:noProof/>
                <w:webHidden/>
              </w:rPr>
            </w:r>
            <w:r>
              <w:rPr>
                <w:noProof/>
                <w:webHidden/>
              </w:rPr>
              <w:fldChar w:fldCharType="separate"/>
            </w:r>
            <w:r>
              <w:rPr>
                <w:noProof/>
                <w:webHidden/>
              </w:rPr>
              <w:t>19</w:t>
            </w:r>
            <w:r>
              <w:rPr>
                <w:noProof/>
                <w:webHidden/>
              </w:rPr>
              <w:fldChar w:fldCharType="end"/>
            </w:r>
          </w:hyperlink>
        </w:p>
        <w:p w14:paraId="77CD25AC" w14:textId="547170C5" w:rsidR="0068282C" w:rsidRDefault="0068282C" w:rsidP="0068282C">
          <w:pPr>
            <w:pStyle w:val="TDC2"/>
            <w:tabs>
              <w:tab w:val="right" w:leader="dot" w:pos="9350"/>
            </w:tabs>
            <w:spacing w:after="0"/>
            <w:rPr>
              <w:rFonts w:asciiTheme="minorHAnsi" w:eastAsiaTheme="minorEastAsia" w:hAnsiTheme="minorHAnsi"/>
              <w:noProof/>
              <w:sz w:val="22"/>
              <w:lang w:eastAsia="es-CO"/>
            </w:rPr>
          </w:pPr>
          <w:hyperlink w:anchor="_Toc22390906" w:history="1">
            <w:r w:rsidRPr="000A730E">
              <w:rPr>
                <w:rStyle w:val="Hipervnculo"/>
                <w:noProof/>
              </w:rPr>
              <w:t>5.4 Marco legal</w:t>
            </w:r>
            <w:r>
              <w:rPr>
                <w:noProof/>
                <w:webHidden/>
              </w:rPr>
              <w:tab/>
            </w:r>
            <w:r>
              <w:rPr>
                <w:noProof/>
                <w:webHidden/>
              </w:rPr>
              <w:fldChar w:fldCharType="begin"/>
            </w:r>
            <w:r>
              <w:rPr>
                <w:noProof/>
                <w:webHidden/>
              </w:rPr>
              <w:instrText xml:space="preserve"> PAGEREF _Toc22390906 \h </w:instrText>
            </w:r>
            <w:r>
              <w:rPr>
                <w:noProof/>
                <w:webHidden/>
              </w:rPr>
            </w:r>
            <w:r>
              <w:rPr>
                <w:noProof/>
                <w:webHidden/>
              </w:rPr>
              <w:fldChar w:fldCharType="separate"/>
            </w:r>
            <w:r>
              <w:rPr>
                <w:noProof/>
                <w:webHidden/>
              </w:rPr>
              <w:t>24</w:t>
            </w:r>
            <w:r>
              <w:rPr>
                <w:noProof/>
                <w:webHidden/>
              </w:rPr>
              <w:fldChar w:fldCharType="end"/>
            </w:r>
          </w:hyperlink>
        </w:p>
        <w:p w14:paraId="142B28B4" w14:textId="110CDFBE" w:rsidR="0068282C" w:rsidRDefault="0068282C" w:rsidP="0068282C">
          <w:pPr>
            <w:pStyle w:val="TDC1"/>
            <w:spacing w:line="480" w:lineRule="auto"/>
            <w:rPr>
              <w:rFonts w:asciiTheme="minorHAnsi" w:eastAsiaTheme="minorEastAsia" w:hAnsiTheme="minorHAnsi"/>
              <w:noProof/>
              <w:sz w:val="22"/>
              <w:lang w:eastAsia="es-CO"/>
            </w:rPr>
          </w:pPr>
          <w:hyperlink w:anchor="_Toc22390907" w:history="1">
            <w:r w:rsidRPr="000A730E">
              <w:rPr>
                <w:rStyle w:val="Hipervnculo"/>
                <w:noProof/>
              </w:rPr>
              <w:t>6. Desarrollo</w:t>
            </w:r>
            <w:r>
              <w:rPr>
                <w:noProof/>
                <w:webHidden/>
              </w:rPr>
              <w:tab/>
            </w:r>
            <w:r>
              <w:rPr>
                <w:noProof/>
                <w:webHidden/>
              </w:rPr>
              <w:fldChar w:fldCharType="begin"/>
            </w:r>
            <w:r>
              <w:rPr>
                <w:noProof/>
                <w:webHidden/>
              </w:rPr>
              <w:instrText xml:space="preserve"> PAGEREF _Toc22390907 \h </w:instrText>
            </w:r>
            <w:r>
              <w:rPr>
                <w:noProof/>
                <w:webHidden/>
              </w:rPr>
            </w:r>
            <w:r>
              <w:rPr>
                <w:noProof/>
                <w:webHidden/>
              </w:rPr>
              <w:fldChar w:fldCharType="separate"/>
            </w:r>
            <w:r>
              <w:rPr>
                <w:noProof/>
                <w:webHidden/>
              </w:rPr>
              <w:t>26</w:t>
            </w:r>
            <w:r>
              <w:rPr>
                <w:noProof/>
                <w:webHidden/>
              </w:rPr>
              <w:fldChar w:fldCharType="end"/>
            </w:r>
          </w:hyperlink>
        </w:p>
        <w:p w14:paraId="56C5468C" w14:textId="6C077648" w:rsidR="0068282C" w:rsidRDefault="0068282C" w:rsidP="0068282C">
          <w:pPr>
            <w:pStyle w:val="TDC2"/>
            <w:tabs>
              <w:tab w:val="right" w:leader="dot" w:pos="9350"/>
            </w:tabs>
            <w:spacing w:after="0"/>
            <w:rPr>
              <w:rFonts w:asciiTheme="minorHAnsi" w:eastAsiaTheme="minorEastAsia" w:hAnsiTheme="minorHAnsi"/>
              <w:noProof/>
              <w:sz w:val="22"/>
              <w:lang w:eastAsia="es-CO"/>
            </w:rPr>
          </w:pPr>
          <w:hyperlink w:anchor="_Toc22390908" w:history="1">
            <w:r w:rsidRPr="000A730E">
              <w:rPr>
                <w:rStyle w:val="Hipervnculo"/>
                <w:noProof/>
              </w:rPr>
              <w:t>6.1 Fase 1: Planificación del proyecto</w:t>
            </w:r>
            <w:r>
              <w:rPr>
                <w:noProof/>
                <w:webHidden/>
              </w:rPr>
              <w:tab/>
            </w:r>
            <w:r>
              <w:rPr>
                <w:noProof/>
                <w:webHidden/>
              </w:rPr>
              <w:fldChar w:fldCharType="begin"/>
            </w:r>
            <w:r>
              <w:rPr>
                <w:noProof/>
                <w:webHidden/>
              </w:rPr>
              <w:instrText xml:space="preserve"> PAGEREF _Toc22390908 \h </w:instrText>
            </w:r>
            <w:r>
              <w:rPr>
                <w:noProof/>
                <w:webHidden/>
              </w:rPr>
            </w:r>
            <w:r>
              <w:rPr>
                <w:noProof/>
                <w:webHidden/>
              </w:rPr>
              <w:fldChar w:fldCharType="separate"/>
            </w:r>
            <w:r>
              <w:rPr>
                <w:noProof/>
                <w:webHidden/>
              </w:rPr>
              <w:t>26</w:t>
            </w:r>
            <w:r>
              <w:rPr>
                <w:noProof/>
                <w:webHidden/>
              </w:rPr>
              <w:fldChar w:fldCharType="end"/>
            </w:r>
          </w:hyperlink>
        </w:p>
        <w:p w14:paraId="69305BCC" w14:textId="0A79F8BD" w:rsidR="0068282C" w:rsidRDefault="0068282C" w:rsidP="0068282C">
          <w:pPr>
            <w:pStyle w:val="TDC3"/>
            <w:tabs>
              <w:tab w:val="right" w:leader="dot" w:pos="9350"/>
            </w:tabs>
            <w:spacing w:after="0"/>
            <w:rPr>
              <w:rFonts w:asciiTheme="minorHAnsi" w:eastAsiaTheme="minorEastAsia" w:hAnsiTheme="minorHAnsi"/>
              <w:noProof/>
              <w:sz w:val="22"/>
              <w:lang w:eastAsia="es-CO"/>
            </w:rPr>
          </w:pPr>
          <w:hyperlink w:anchor="_Toc22390909" w:history="1">
            <w:r w:rsidRPr="000A730E">
              <w:rPr>
                <w:rStyle w:val="Hipervnculo"/>
                <w:noProof/>
              </w:rPr>
              <w:t>Plan del proyecto.</w:t>
            </w:r>
            <w:r>
              <w:rPr>
                <w:noProof/>
                <w:webHidden/>
              </w:rPr>
              <w:tab/>
            </w:r>
            <w:r>
              <w:rPr>
                <w:noProof/>
                <w:webHidden/>
              </w:rPr>
              <w:fldChar w:fldCharType="begin"/>
            </w:r>
            <w:r>
              <w:rPr>
                <w:noProof/>
                <w:webHidden/>
              </w:rPr>
              <w:instrText xml:space="preserve"> PAGEREF _Toc22390909 \h </w:instrText>
            </w:r>
            <w:r>
              <w:rPr>
                <w:noProof/>
                <w:webHidden/>
              </w:rPr>
            </w:r>
            <w:r>
              <w:rPr>
                <w:noProof/>
                <w:webHidden/>
              </w:rPr>
              <w:fldChar w:fldCharType="separate"/>
            </w:r>
            <w:r>
              <w:rPr>
                <w:noProof/>
                <w:webHidden/>
              </w:rPr>
              <w:t>26</w:t>
            </w:r>
            <w:r>
              <w:rPr>
                <w:noProof/>
                <w:webHidden/>
              </w:rPr>
              <w:fldChar w:fldCharType="end"/>
            </w:r>
          </w:hyperlink>
        </w:p>
        <w:p w14:paraId="7F3E935F" w14:textId="47D5D5A4" w:rsidR="0068282C" w:rsidRDefault="0068282C" w:rsidP="0068282C">
          <w:pPr>
            <w:pStyle w:val="TDC3"/>
            <w:tabs>
              <w:tab w:val="right" w:leader="dot" w:pos="9350"/>
            </w:tabs>
            <w:spacing w:after="0"/>
            <w:rPr>
              <w:rFonts w:asciiTheme="minorHAnsi" w:eastAsiaTheme="minorEastAsia" w:hAnsiTheme="minorHAnsi"/>
              <w:noProof/>
              <w:sz w:val="22"/>
              <w:lang w:eastAsia="es-CO"/>
            </w:rPr>
          </w:pPr>
          <w:hyperlink w:anchor="_Toc22390910" w:history="1">
            <w:r w:rsidRPr="000A730E">
              <w:rPr>
                <w:rStyle w:val="Hipervnculo"/>
                <w:noProof/>
              </w:rPr>
              <w:t>Repositorio del proyecto.</w:t>
            </w:r>
            <w:r>
              <w:rPr>
                <w:noProof/>
                <w:webHidden/>
              </w:rPr>
              <w:tab/>
            </w:r>
            <w:r>
              <w:rPr>
                <w:noProof/>
                <w:webHidden/>
              </w:rPr>
              <w:fldChar w:fldCharType="begin"/>
            </w:r>
            <w:r>
              <w:rPr>
                <w:noProof/>
                <w:webHidden/>
              </w:rPr>
              <w:instrText xml:space="preserve"> PAGEREF _Toc22390910 \h </w:instrText>
            </w:r>
            <w:r>
              <w:rPr>
                <w:noProof/>
                <w:webHidden/>
              </w:rPr>
            </w:r>
            <w:r>
              <w:rPr>
                <w:noProof/>
                <w:webHidden/>
              </w:rPr>
              <w:fldChar w:fldCharType="separate"/>
            </w:r>
            <w:r>
              <w:rPr>
                <w:noProof/>
                <w:webHidden/>
              </w:rPr>
              <w:t>79</w:t>
            </w:r>
            <w:r>
              <w:rPr>
                <w:noProof/>
                <w:webHidden/>
              </w:rPr>
              <w:fldChar w:fldCharType="end"/>
            </w:r>
          </w:hyperlink>
        </w:p>
        <w:p w14:paraId="1EA8A3CB" w14:textId="4863742C" w:rsidR="0068282C" w:rsidRDefault="0068282C" w:rsidP="0068282C">
          <w:pPr>
            <w:pStyle w:val="TDC3"/>
            <w:tabs>
              <w:tab w:val="right" w:leader="dot" w:pos="9350"/>
            </w:tabs>
            <w:spacing w:after="0"/>
            <w:rPr>
              <w:rFonts w:asciiTheme="minorHAnsi" w:eastAsiaTheme="minorEastAsia" w:hAnsiTheme="minorHAnsi"/>
              <w:noProof/>
              <w:sz w:val="22"/>
              <w:lang w:eastAsia="es-CO"/>
            </w:rPr>
          </w:pPr>
          <w:hyperlink w:anchor="_Toc22390911" w:history="1">
            <w:r w:rsidRPr="000A730E">
              <w:rPr>
                <w:rStyle w:val="Hipervnculo"/>
                <w:noProof/>
              </w:rPr>
              <w:t>Resultados de la verificación.</w:t>
            </w:r>
            <w:r>
              <w:rPr>
                <w:noProof/>
                <w:webHidden/>
              </w:rPr>
              <w:tab/>
            </w:r>
            <w:r>
              <w:rPr>
                <w:noProof/>
                <w:webHidden/>
              </w:rPr>
              <w:fldChar w:fldCharType="begin"/>
            </w:r>
            <w:r>
              <w:rPr>
                <w:noProof/>
                <w:webHidden/>
              </w:rPr>
              <w:instrText xml:space="preserve"> PAGEREF _Toc22390911 \h </w:instrText>
            </w:r>
            <w:r>
              <w:rPr>
                <w:noProof/>
                <w:webHidden/>
              </w:rPr>
            </w:r>
            <w:r>
              <w:rPr>
                <w:noProof/>
                <w:webHidden/>
              </w:rPr>
              <w:fldChar w:fldCharType="separate"/>
            </w:r>
            <w:r>
              <w:rPr>
                <w:noProof/>
                <w:webHidden/>
              </w:rPr>
              <w:t>80</w:t>
            </w:r>
            <w:r>
              <w:rPr>
                <w:noProof/>
                <w:webHidden/>
              </w:rPr>
              <w:fldChar w:fldCharType="end"/>
            </w:r>
          </w:hyperlink>
        </w:p>
        <w:p w14:paraId="46A05506" w14:textId="16AA0F61" w:rsidR="0068282C" w:rsidRDefault="0068282C" w:rsidP="0068282C">
          <w:pPr>
            <w:pStyle w:val="TDC2"/>
            <w:tabs>
              <w:tab w:val="right" w:leader="dot" w:pos="9350"/>
            </w:tabs>
            <w:spacing w:after="0"/>
            <w:rPr>
              <w:rFonts w:asciiTheme="minorHAnsi" w:eastAsiaTheme="minorEastAsia" w:hAnsiTheme="minorHAnsi"/>
              <w:noProof/>
              <w:sz w:val="22"/>
              <w:lang w:eastAsia="es-CO"/>
            </w:rPr>
          </w:pPr>
          <w:hyperlink w:anchor="_Toc22390912" w:history="1">
            <w:r w:rsidRPr="000A730E">
              <w:rPr>
                <w:rStyle w:val="Hipervnculo"/>
                <w:rFonts w:eastAsia="Times New Roman"/>
                <w:noProof/>
              </w:rPr>
              <w:t>6.2 Fase 2: Ejecución del plan del proyecto</w:t>
            </w:r>
            <w:r>
              <w:rPr>
                <w:noProof/>
                <w:webHidden/>
              </w:rPr>
              <w:tab/>
            </w:r>
            <w:r>
              <w:rPr>
                <w:noProof/>
                <w:webHidden/>
              </w:rPr>
              <w:fldChar w:fldCharType="begin"/>
            </w:r>
            <w:r>
              <w:rPr>
                <w:noProof/>
                <w:webHidden/>
              </w:rPr>
              <w:instrText xml:space="preserve"> PAGEREF _Toc22390912 \h </w:instrText>
            </w:r>
            <w:r>
              <w:rPr>
                <w:noProof/>
                <w:webHidden/>
              </w:rPr>
            </w:r>
            <w:r>
              <w:rPr>
                <w:noProof/>
                <w:webHidden/>
              </w:rPr>
              <w:fldChar w:fldCharType="separate"/>
            </w:r>
            <w:r>
              <w:rPr>
                <w:noProof/>
                <w:webHidden/>
              </w:rPr>
              <w:t>81</w:t>
            </w:r>
            <w:r>
              <w:rPr>
                <w:noProof/>
                <w:webHidden/>
              </w:rPr>
              <w:fldChar w:fldCharType="end"/>
            </w:r>
          </w:hyperlink>
        </w:p>
        <w:p w14:paraId="0FEA9C74" w14:textId="0BCB6954" w:rsidR="0068282C" w:rsidRDefault="0068282C" w:rsidP="0068282C">
          <w:pPr>
            <w:pStyle w:val="TDC3"/>
            <w:tabs>
              <w:tab w:val="right" w:leader="dot" w:pos="9350"/>
            </w:tabs>
            <w:spacing w:after="0"/>
            <w:rPr>
              <w:rFonts w:asciiTheme="minorHAnsi" w:eastAsiaTheme="minorEastAsia" w:hAnsiTheme="minorHAnsi"/>
              <w:noProof/>
              <w:sz w:val="22"/>
              <w:lang w:eastAsia="es-CO"/>
            </w:rPr>
          </w:pPr>
          <w:hyperlink w:anchor="_Toc22390913" w:history="1">
            <w:r w:rsidRPr="000A730E">
              <w:rPr>
                <w:rStyle w:val="Hipervnculo"/>
                <w:noProof/>
              </w:rPr>
              <w:t>Acta de reunión.</w:t>
            </w:r>
            <w:r>
              <w:rPr>
                <w:noProof/>
                <w:webHidden/>
              </w:rPr>
              <w:tab/>
            </w:r>
            <w:r>
              <w:rPr>
                <w:noProof/>
                <w:webHidden/>
              </w:rPr>
              <w:fldChar w:fldCharType="begin"/>
            </w:r>
            <w:r>
              <w:rPr>
                <w:noProof/>
                <w:webHidden/>
              </w:rPr>
              <w:instrText xml:space="preserve"> PAGEREF _Toc22390913 \h </w:instrText>
            </w:r>
            <w:r>
              <w:rPr>
                <w:noProof/>
                <w:webHidden/>
              </w:rPr>
            </w:r>
            <w:r>
              <w:rPr>
                <w:noProof/>
                <w:webHidden/>
              </w:rPr>
              <w:fldChar w:fldCharType="separate"/>
            </w:r>
            <w:r>
              <w:rPr>
                <w:noProof/>
                <w:webHidden/>
              </w:rPr>
              <w:t>81</w:t>
            </w:r>
            <w:r>
              <w:rPr>
                <w:noProof/>
                <w:webHidden/>
              </w:rPr>
              <w:fldChar w:fldCharType="end"/>
            </w:r>
          </w:hyperlink>
        </w:p>
        <w:p w14:paraId="3680B661" w14:textId="10B635C2" w:rsidR="0068282C" w:rsidRDefault="0068282C" w:rsidP="0068282C">
          <w:pPr>
            <w:pStyle w:val="TDC3"/>
            <w:tabs>
              <w:tab w:val="right" w:leader="dot" w:pos="9350"/>
            </w:tabs>
            <w:spacing w:after="0"/>
            <w:rPr>
              <w:rFonts w:asciiTheme="minorHAnsi" w:eastAsiaTheme="minorEastAsia" w:hAnsiTheme="minorHAnsi"/>
              <w:noProof/>
              <w:sz w:val="22"/>
              <w:lang w:eastAsia="es-CO"/>
            </w:rPr>
          </w:pPr>
          <w:hyperlink w:anchor="_Toc22390914" w:history="1">
            <w:r w:rsidRPr="000A730E">
              <w:rPr>
                <w:rStyle w:val="Hipervnculo"/>
                <w:noProof/>
              </w:rPr>
              <w:t>Registro de estado de progreso.</w:t>
            </w:r>
            <w:r>
              <w:rPr>
                <w:noProof/>
                <w:webHidden/>
              </w:rPr>
              <w:tab/>
            </w:r>
            <w:r>
              <w:rPr>
                <w:noProof/>
                <w:webHidden/>
              </w:rPr>
              <w:fldChar w:fldCharType="begin"/>
            </w:r>
            <w:r>
              <w:rPr>
                <w:noProof/>
                <w:webHidden/>
              </w:rPr>
              <w:instrText xml:space="preserve"> PAGEREF _Toc22390914 \h </w:instrText>
            </w:r>
            <w:r>
              <w:rPr>
                <w:noProof/>
                <w:webHidden/>
              </w:rPr>
            </w:r>
            <w:r>
              <w:rPr>
                <w:noProof/>
                <w:webHidden/>
              </w:rPr>
              <w:fldChar w:fldCharType="separate"/>
            </w:r>
            <w:r>
              <w:rPr>
                <w:noProof/>
                <w:webHidden/>
              </w:rPr>
              <w:t>82</w:t>
            </w:r>
            <w:r>
              <w:rPr>
                <w:noProof/>
                <w:webHidden/>
              </w:rPr>
              <w:fldChar w:fldCharType="end"/>
            </w:r>
          </w:hyperlink>
        </w:p>
        <w:p w14:paraId="02E16F79" w14:textId="1FF0F68E" w:rsidR="0068282C" w:rsidRDefault="0068282C" w:rsidP="0068282C">
          <w:pPr>
            <w:pStyle w:val="TDC3"/>
            <w:tabs>
              <w:tab w:val="right" w:leader="dot" w:pos="9350"/>
            </w:tabs>
            <w:spacing w:after="0"/>
            <w:rPr>
              <w:rFonts w:asciiTheme="minorHAnsi" w:eastAsiaTheme="minorEastAsia" w:hAnsiTheme="minorHAnsi"/>
              <w:noProof/>
              <w:sz w:val="22"/>
              <w:lang w:eastAsia="es-CO"/>
            </w:rPr>
          </w:pPr>
          <w:hyperlink w:anchor="_Toc22390915" w:history="1">
            <w:r w:rsidRPr="000A730E">
              <w:rPr>
                <w:rStyle w:val="Hipervnculo"/>
                <w:noProof/>
              </w:rPr>
              <w:t>Solicitud de cambio.</w:t>
            </w:r>
            <w:r>
              <w:rPr>
                <w:noProof/>
                <w:webHidden/>
              </w:rPr>
              <w:tab/>
            </w:r>
            <w:r>
              <w:rPr>
                <w:noProof/>
                <w:webHidden/>
              </w:rPr>
              <w:fldChar w:fldCharType="begin"/>
            </w:r>
            <w:r>
              <w:rPr>
                <w:noProof/>
                <w:webHidden/>
              </w:rPr>
              <w:instrText xml:space="preserve"> PAGEREF _Toc22390915 \h </w:instrText>
            </w:r>
            <w:r>
              <w:rPr>
                <w:noProof/>
                <w:webHidden/>
              </w:rPr>
            </w:r>
            <w:r>
              <w:rPr>
                <w:noProof/>
                <w:webHidden/>
              </w:rPr>
              <w:fldChar w:fldCharType="separate"/>
            </w:r>
            <w:r>
              <w:rPr>
                <w:noProof/>
                <w:webHidden/>
              </w:rPr>
              <w:t>83</w:t>
            </w:r>
            <w:r>
              <w:rPr>
                <w:noProof/>
                <w:webHidden/>
              </w:rPr>
              <w:fldChar w:fldCharType="end"/>
            </w:r>
          </w:hyperlink>
        </w:p>
        <w:p w14:paraId="1D7E2C55" w14:textId="3E103465" w:rsidR="0068282C" w:rsidRDefault="0068282C" w:rsidP="0068282C">
          <w:pPr>
            <w:pStyle w:val="TDC2"/>
            <w:tabs>
              <w:tab w:val="right" w:leader="dot" w:pos="9350"/>
            </w:tabs>
            <w:spacing w:after="0"/>
            <w:rPr>
              <w:rFonts w:asciiTheme="minorHAnsi" w:eastAsiaTheme="minorEastAsia" w:hAnsiTheme="minorHAnsi"/>
              <w:noProof/>
              <w:sz w:val="22"/>
              <w:lang w:eastAsia="es-CO"/>
            </w:rPr>
          </w:pPr>
          <w:hyperlink w:anchor="_Toc22390916" w:history="1">
            <w:r w:rsidRPr="000A730E">
              <w:rPr>
                <w:rStyle w:val="Hipervnculo"/>
                <w:noProof/>
              </w:rPr>
              <w:t>6.3 Fase 3: Evaluación y control del proyecto</w:t>
            </w:r>
            <w:r>
              <w:rPr>
                <w:noProof/>
                <w:webHidden/>
              </w:rPr>
              <w:tab/>
            </w:r>
            <w:r>
              <w:rPr>
                <w:noProof/>
                <w:webHidden/>
              </w:rPr>
              <w:fldChar w:fldCharType="begin"/>
            </w:r>
            <w:r>
              <w:rPr>
                <w:noProof/>
                <w:webHidden/>
              </w:rPr>
              <w:instrText xml:space="preserve"> PAGEREF _Toc22390916 \h </w:instrText>
            </w:r>
            <w:r>
              <w:rPr>
                <w:noProof/>
                <w:webHidden/>
              </w:rPr>
            </w:r>
            <w:r>
              <w:rPr>
                <w:noProof/>
                <w:webHidden/>
              </w:rPr>
              <w:fldChar w:fldCharType="separate"/>
            </w:r>
            <w:r>
              <w:rPr>
                <w:noProof/>
                <w:webHidden/>
              </w:rPr>
              <w:t>84</w:t>
            </w:r>
            <w:r>
              <w:rPr>
                <w:noProof/>
                <w:webHidden/>
              </w:rPr>
              <w:fldChar w:fldCharType="end"/>
            </w:r>
          </w:hyperlink>
        </w:p>
        <w:p w14:paraId="0C777547" w14:textId="2404DC55" w:rsidR="0068282C" w:rsidRDefault="0068282C" w:rsidP="0068282C">
          <w:pPr>
            <w:pStyle w:val="TDC3"/>
            <w:tabs>
              <w:tab w:val="right" w:leader="dot" w:pos="9350"/>
            </w:tabs>
            <w:spacing w:after="0"/>
            <w:rPr>
              <w:rFonts w:asciiTheme="minorHAnsi" w:eastAsiaTheme="minorEastAsia" w:hAnsiTheme="minorHAnsi"/>
              <w:noProof/>
              <w:sz w:val="22"/>
              <w:lang w:eastAsia="es-CO"/>
            </w:rPr>
          </w:pPr>
          <w:hyperlink w:anchor="_Toc22390917" w:history="1">
            <w:r w:rsidRPr="000A730E">
              <w:rPr>
                <w:rStyle w:val="Hipervnculo"/>
                <w:noProof/>
              </w:rPr>
              <w:t>Registro de corrección.</w:t>
            </w:r>
            <w:r>
              <w:rPr>
                <w:noProof/>
                <w:webHidden/>
              </w:rPr>
              <w:tab/>
            </w:r>
            <w:r>
              <w:rPr>
                <w:noProof/>
                <w:webHidden/>
              </w:rPr>
              <w:fldChar w:fldCharType="begin"/>
            </w:r>
            <w:r>
              <w:rPr>
                <w:noProof/>
                <w:webHidden/>
              </w:rPr>
              <w:instrText xml:space="preserve"> PAGEREF _Toc22390917 \h </w:instrText>
            </w:r>
            <w:r>
              <w:rPr>
                <w:noProof/>
                <w:webHidden/>
              </w:rPr>
            </w:r>
            <w:r>
              <w:rPr>
                <w:noProof/>
                <w:webHidden/>
              </w:rPr>
              <w:fldChar w:fldCharType="separate"/>
            </w:r>
            <w:r>
              <w:rPr>
                <w:noProof/>
                <w:webHidden/>
              </w:rPr>
              <w:t>85</w:t>
            </w:r>
            <w:r>
              <w:rPr>
                <w:noProof/>
                <w:webHidden/>
              </w:rPr>
              <w:fldChar w:fldCharType="end"/>
            </w:r>
          </w:hyperlink>
        </w:p>
        <w:p w14:paraId="5DDAD858" w14:textId="5854C069" w:rsidR="0068282C" w:rsidRDefault="0068282C" w:rsidP="0068282C">
          <w:pPr>
            <w:pStyle w:val="TDC2"/>
            <w:tabs>
              <w:tab w:val="right" w:leader="dot" w:pos="9350"/>
            </w:tabs>
            <w:spacing w:after="0"/>
            <w:rPr>
              <w:rFonts w:asciiTheme="minorHAnsi" w:eastAsiaTheme="minorEastAsia" w:hAnsiTheme="minorHAnsi"/>
              <w:noProof/>
              <w:sz w:val="22"/>
              <w:lang w:eastAsia="es-CO"/>
            </w:rPr>
          </w:pPr>
          <w:hyperlink w:anchor="_Toc22390918" w:history="1">
            <w:r w:rsidRPr="000A730E">
              <w:rPr>
                <w:rStyle w:val="Hipervnculo"/>
                <w:noProof/>
              </w:rPr>
              <w:t>6.4 Fase 4: Cierre del proyecto</w:t>
            </w:r>
            <w:r>
              <w:rPr>
                <w:noProof/>
                <w:webHidden/>
              </w:rPr>
              <w:tab/>
            </w:r>
            <w:r>
              <w:rPr>
                <w:noProof/>
                <w:webHidden/>
              </w:rPr>
              <w:fldChar w:fldCharType="begin"/>
            </w:r>
            <w:r>
              <w:rPr>
                <w:noProof/>
                <w:webHidden/>
              </w:rPr>
              <w:instrText xml:space="preserve"> PAGEREF _Toc22390918 \h </w:instrText>
            </w:r>
            <w:r>
              <w:rPr>
                <w:noProof/>
                <w:webHidden/>
              </w:rPr>
            </w:r>
            <w:r>
              <w:rPr>
                <w:noProof/>
                <w:webHidden/>
              </w:rPr>
              <w:fldChar w:fldCharType="separate"/>
            </w:r>
            <w:r>
              <w:rPr>
                <w:noProof/>
                <w:webHidden/>
              </w:rPr>
              <w:t>86</w:t>
            </w:r>
            <w:r>
              <w:rPr>
                <w:noProof/>
                <w:webHidden/>
              </w:rPr>
              <w:fldChar w:fldCharType="end"/>
            </w:r>
          </w:hyperlink>
        </w:p>
        <w:p w14:paraId="2FAA809C" w14:textId="18C73AB0" w:rsidR="0068282C" w:rsidRDefault="0068282C" w:rsidP="0068282C">
          <w:pPr>
            <w:pStyle w:val="TDC3"/>
            <w:tabs>
              <w:tab w:val="right" w:leader="dot" w:pos="9350"/>
            </w:tabs>
            <w:spacing w:after="0"/>
            <w:rPr>
              <w:rFonts w:asciiTheme="minorHAnsi" w:eastAsiaTheme="minorEastAsia" w:hAnsiTheme="minorHAnsi"/>
              <w:noProof/>
              <w:sz w:val="22"/>
              <w:lang w:eastAsia="es-CO"/>
            </w:rPr>
          </w:pPr>
          <w:hyperlink w:anchor="_Toc22390919" w:history="1">
            <w:r w:rsidRPr="000A730E">
              <w:rPr>
                <w:rStyle w:val="Hipervnculo"/>
                <w:noProof/>
              </w:rPr>
              <w:t>Registro de aceptación.</w:t>
            </w:r>
            <w:r>
              <w:rPr>
                <w:noProof/>
                <w:webHidden/>
              </w:rPr>
              <w:tab/>
            </w:r>
            <w:r>
              <w:rPr>
                <w:noProof/>
                <w:webHidden/>
              </w:rPr>
              <w:fldChar w:fldCharType="begin"/>
            </w:r>
            <w:r>
              <w:rPr>
                <w:noProof/>
                <w:webHidden/>
              </w:rPr>
              <w:instrText xml:space="preserve"> PAGEREF _Toc22390919 \h </w:instrText>
            </w:r>
            <w:r>
              <w:rPr>
                <w:noProof/>
                <w:webHidden/>
              </w:rPr>
            </w:r>
            <w:r>
              <w:rPr>
                <w:noProof/>
                <w:webHidden/>
              </w:rPr>
              <w:fldChar w:fldCharType="separate"/>
            </w:r>
            <w:r>
              <w:rPr>
                <w:noProof/>
                <w:webHidden/>
              </w:rPr>
              <w:t>86</w:t>
            </w:r>
            <w:r>
              <w:rPr>
                <w:noProof/>
                <w:webHidden/>
              </w:rPr>
              <w:fldChar w:fldCharType="end"/>
            </w:r>
          </w:hyperlink>
        </w:p>
        <w:p w14:paraId="3B14B5F1" w14:textId="2AF02ABE" w:rsidR="0068282C" w:rsidRDefault="0068282C" w:rsidP="0068282C">
          <w:pPr>
            <w:pStyle w:val="TDC1"/>
            <w:spacing w:line="480" w:lineRule="auto"/>
            <w:rPr>
              <w:rFonts w:asciiTheme="minorHAnsi" w:eastAsiaTheme="minorEastAsia" w:hAnsiTheme="minorHAnsi"/>
              <w:noProof/>
              <w:sz w:val="22"/>
              <w:lang w:eastAsia="es-CO"/>
            </w:rPr>
          </w:pPr>
          <w:hyperlink w:anchor="_Toc22390920" w:history="1">
            <w:r w:rsidRPr="000A730E">
              <w:rPr>
                <w:rStyle w:val="Hipervnculo"/>
                <w:noProof/>
              </w:rPr>
              <w:t>7. Conclusiones</w:t>
            </w:r>
            <w:r>
              <w:rPr>
                <w:noProof/>
                <w:webHidden/>
              </w:rPr>
              <w:tab/>
            </w:r>
            <w:r>
              <w:rPr>
                <w:noProof/>
                <w:webHidden/>
              </w:rPr>
              <w:fldChar w:fldCharType="begin"/>
            </w:r>
            <w:r>
              <w:rPr>
                <w:noProof/>
                <w:webHidden/>
              </w:rPr>
              <w:instrText xml:space="preserve"> PAGEREF _Toc22390920 \h </w:instrText>
            </w:r>
            <w:r>
              <w:rPr>
                <w:noProof/>
                <w:webHidden/>
              </w:rPr>
            </w:r>
            <w:r>
              <w:rPr>
                <w:noProof/>
                <w:webHidden/>
              </w:rPr>
              <w:fldChar w:fldCharType="separate"/>
            </w:r>
            <w:r>
              <w:rPr>
                <w:noProof/>
                <w:webHidden/>
              </w:rPr>
              <w:t>87</w:t>
            </w:r>
            <w:r>
              <w:rPr>
                <w:noProof/>
                <w:webHidden/>
              </w:rPr>
              <w:fldChar w:fldCharType="end"/>
            </w:r>
          </w:hyperlink>
        </w:p>
        <w:p w14:paraId="2494AD27" w14:textId="7D20B4B4" w:rsidR="0068282C" w:rsidRDefault="0068282C" w:rsidP="0068282C">
          <w:pPr>
            <w:pStyle w:val="TDC1"/>
            <w:spacing w:line="480" w:lineRule="auto"/>
            <w:rPr>
              <w:rFonts w:asciiTheme="minorHAnsi" w:eastAsiaTheme="minorEastAsia" w:hAnsiTheme="minorHAnsi"/>
              <w:noProof/>
              <w:sz w:val="22"/>
              <w:lang w:eastAsia="es-CO"/>
            </w:rPr>
          </w:pPr>
          <w:hyperlink w:anchor="_Toc22390921" w:history="1">
            <w:r w:rsidRPr="000A730E">
              <w:rPr>
                <w:rStyle w:val="Hipervnculo"/>
                <w:noProof/>
              </w:rPr>
              <w:t>8. Referencias</w:t>
            </w:r>
            <w:r>
              <w:rPr>
                <w:noProof/>
                <w:webHidden/>
              </w:rPr>
              <w:tab/>
            </w:r>
            <w:r>
              <w:rPr>
                <w:noProof/>
                <w:webHidden/>
              </w:rPr>
              <w:fldChar w:fldCharType="begin"/>
            </w:r>
            <w:r>
              <w:rPr>
                <w:noProof/>
                <w:webHidden/>
              </w:rPr>
              <w:instrText xml:space="preserve"> PAGEREF _Toc22390921 \h </w:instrText>
            </w:r>
            <w:r>
              <w:rPr>
                <w:noProof/>
                <w:webHidden/>
              </w:rPr>
            </w:r>
            <w:r>
              <w:rPr>
                <w:noProof/>
                <w:webHidden/>
              </w:rPr>
              <w:fldChar w:fldCharType="separate"/>
            </w:r>
            <w:r>
              <w:rPr>
                <w:noProof/>
                <w:webHidden/>
              </w:rPr>
              <w:t>88</w:t>
            </w:r>
            <w:r>
              <w:rPr>
                <w:noProof/>
                <w:webHidden/>
              </w:rPr>
              <w:fldChar w:fldCharType="end"/>
            </w:r>
          </w:hyperlink>
        </w:p>
        <w:p w14:paraId="6B1EB913" w14:textId="537F4CFF" w:rsidR="00127F3D" w:rsidRDefault="00127F3D" w:rsidP="0068282C">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463A87C7" w14:textId="6E39043A" w:rsidR="00F70674" w:rsidRDefault="00F70674" w:rsidP="00C72DB3">
      <w:pPr>
        <w:ind w:firstLine="0"/>
        <w:rPr>
          <w:rFonts w:cs="Times New Roman"/>
          <w:b/>
        </w:rPr>
      </w:pPr>
    </w:p>
    <w:p w14:paraId="1C6404E8" w14:textId="441CF80C" w:rsidR="00846A4B" w:rsidRDefault="00846A4B" w:rsidP="00C72DB3">
      <w:pPr>
        <w:ind w:firstLine="0"/>
        <w:rPr>
          <w:rFonts w:cs="Times New Roman"/>
          <w:b/>
        </w:rPr>
      </w:pPr>
    </w:p>
    <w:p w14:paraId="2664ADF1" w14:textId="7F71B842" w:rsidR="00846A4B" w:rsidRDefault="00846A4B" w:rsidP="00C72DB3">
      <w:pPr>
        <w:ind w:firstLine="0"/>
        <w:rPr>
          <w:rFonts w:cs="Times New Roman"/>
          <w:b/>
        </w:rPr>
      </w:pPr>
    </w:p>
    <w:p w14:paraId="7AC018F6" w14:textId="77777777" w:rsidR="00F17726" w:rsidRDefault="00F17726" w:rsidP="00C72DB3">
      <w:pPr>
        <w:ind w:firstLine="0"/>
        <w:rPr>
          <w:rFonts w:cs="Times New Roman"/>
          <w:b/>
        </w:rPr>
      </w:pPr>
    </w:p>
    <w:p w14:paraId="41BACD1C" w14:textId="5033CBC1" w:rsidR="0087647F" w:rsidRPr="0087647F" w:rsidRDefault="007A539B" w:rsidP="0068282C">
      <w:pPr>
        <w:jc w:val="center"/>
        <w:rPr>
          <w:rFonts w:cs="Times New Roman"/>
          <w:b/>
        </w:rPr>
      </w:pPr>
      <w:r>
        <w:rPr>
          <w:rFonts w:cs="Times New Roman"/>
          <w:b/>
        </w:rPr>
        <w:lastRenderedPageBreak/>
        <w:t>Lista de tablas</w:t>
      </w:r>
    </w:p>
    <w:p w14:paraId="1E80933A" w14:textId="678F7BA0" w:rsidR="0068282C" w:rsidRDefault="00991E2E" w:rsidP="0068282C">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22390922" w:history="1">
        <w:r w:rsidR="0068282C" w:rsidRPr="00135819">
          <w:rPr>
            <w:rStyle w:val="Hipervnculo"/>
            <w:noProof/>
          </w:rPr>
          <w:t>Tabla 1. Diagnóstico y pronóstico del proyecto.</w:t>
        </w:r>
        <w:r w:rsidR="0068282C">
          <w:rPr>
            <w:noProof/>
            <w:webHidden/>
          </w:rPr>
          <w:tab/>
        </w:r>
        <w:r w:rsidR="0068282C">
          <w:rPr>
            <w:noProof/>
            <w:webHidden/>
          </w:rPr>
          <w:fldChar w:fldCharType="begin"/>
        </w:r>
        <w:r w:rsidR="0068282C">
          <w:rPr>
            <w:noProof/>
            <w:webHidden/>
          </w:rPr>
          <w:instrText xml:space="preserve"> PAGEREF _Toc22390922 \h </w:instrText>
        </w:r>
        <w:r w:rsidR="0068282C">
          <w:rPr>
            <w:noProof/>
            <w:webHidden/>
          </w:rPr>
        </w:r>
        <w:r w:rsidR="0068282C">
          <w:rPr>
            <w:noProof/>
            <w:webHidden/>
          </w:rPr>
          <w:fldChar w:fldCharType="separate"/>
        </w:r>
        <w:r w:rsidR="0068282C">
          <w:rPr>
            <w:noProof/>
            <w:webHidden/>
          </w:rPr>
          <w:t>4</w:t>
        </w:r>
        <w:r w:rsidR="0068282C">
          <w:rPr>
            <w:noProof/>
            <w:webHidden/>
          </w:rPr>
          <w:fldChar w:fldCharType="end"/>
        </w:r>
      </w:hyperlink>
    </w:p>
    <w:p w14:paraId="459CD85C" w14:textId="56C16341" w:rsidR="0068282C" w:rsidRDefault="0068282C" w:rsidP="0068282C">
      <w:pPr>
        <w:pStyle w:val="Tabladeilustraciones"/>
        <w:tabs>
          <w:tab w:val="right" w:leader="dot" w:pos="9350"/>
        </w:tabs>
        <w:spacing w:line="480" w:lineRule="auto"/>
        <w:rPr>
          <w:rFonts w:asciiTheme="minorHAnsi" w:eastAsiaTheme="minorEastAsia" w:hAnsiTheme="minorHAnsi"/>
          <w:noProof/>
          <w:sz w:val="22"/>
          <w:lang w:eastAsia="es-CO"/>
        </w:rPr>
      </w:pPr>
      <w:hyperlink w:anchor="_Toc22390923" w:history="1">
        <w:r w:rsidRPr="00135819">
          <w:rPr>
            <w:rStyle w:val="Hipervnculo"/>
            <w:noProof/>
          </w:rPr>
          <w:t>Tabla 2. Diagramas de UML por categoría.</w:t>
        </w:r>
        <w:r>
          <w:rPr>
            <w:noProof/>
            <w:webHidden/>
          </w:rPr>
          <w:tab/>
        </w:r>
        <w:r>
          <w:rPr>
            <w:noProof/>
            <w:webHidden/>
          </w:rPr>
          <w:fldChar w:fldCharType="begin"/>
        </w:r>
        <w:r>
          <w:rPr>
            <w:noProof/>
            <w:webHidden/>
          </w:rPr>
          <w:instrText xml:space="preserve"> PAGEREF _Toc22390923 \h </w:instrText>
        </w:r>
        <w:r>
          <w:rPr>
            <w:noProof/>
            <w:webHidden/>
          </w:rPr>
        </w:r>
        <w:r>
          <w:rPr>
            <w:noProof/>
            <w:webHidden/>
          </w:rPr>
          <w:fldChar w:fldCharType="separate"/>
        </w:r>
        <w:r>
          <w:rPr>
            <w:noProof/>
            <w:webHidden/>
          </w:rPr>
          <w:t>13</w:t>
        </w:r>
        <w:r>
          <w:rPr>
            <w:noProof/>
            <w:webHidden/>
          </w:rPr>
          <w:fldChar w:fldCharType="end"/>
        </w:r>
      </w:hyperlink>
    </w:p>
    <w:p w14:paraId="2D25156B" w14:textId="03B713F2" w:rsidR="0068282C" w:rsidRDefault="0068282C" w:rsidP="0068282C">
      <w:pPr>
        <w:pStyle w:val="Tabladeilustraciones"/>
        <w:tabs>
          <w:tab w:val="right" w:leader="dot" w:pos="9350"/>
        </w:tabs>
        <w:spacing w:line="480" w:lineRule="auto"/>
        <w:rPr>
          <w:rFonts w:asciiTheme="minorHAnsi" w:eastAsiaTheme="minorEastAsia" w:hAnsiTheme="minorHAnsi"/>
          <w:noProof/>
          <w:sz w:val="22"/>
          <w:lang w:eastAsia="es-CO"/>
        </w:rPr>
      </w:pPr>
      <w:hyperlink w:anchor="_Toc22390924" w:history="1">
        <w:r w:rsidRPr="00135819">
          <w:rPr>
            <w:rStyle w:val="Hipervnculo"/>
            <w:noProof/>
          </w:rPr>
          <w:t>Tabla 3. Productos o artefactos según la ISO/IEC 29110.</w:t>
        </w:r>
        <w:r>
          <w:rPr>
            <w:noProof/>
            <w:webHidden/>
          </w:rPr>
          <w:tab/>
        </w:r>
        <w:r>
          <w:rPr>
            <w:noProof/>
            <w:webHidden/>
          </w:rPr>
          <w:fldChar w:fldCharType="begin"/>
        </w:r>
        <w:r>
          <w:rPr>
            <w:noProof/>
            <w:webHidden/>
          </w:rPr>
          <w:instrText xml:space="preserve"> PAGEREF _Toc22390924 \h </w:instrText>
        </w:r>
        <w:r>
          <w:rPr>
            <w:noProof/>
            <w:webHidden/>
          </w:rPr>
        </w:r>
        <w:r>
          <w:rPr>
            <w:noProof/>
            <w:webHidden/>
          </w:rPr>
          <w:fldChar w:fldCharType="separate"/>
        </w:r>
        <w:r>
          <w:rPr>
            <w:noProof/>
            <w:webHidden/>
          </w:rPr>
          <w:t>18</w:t>
        </w:r>
        <w:r>
          <w:rPr>
            <w:noProof/>
            <w:webHidden/>
          </w:rPr>
          <w:fldChar w:fldCharType="end"/>
        </w:r>
      </w:hyperlink>
    </w:p>
    <w:p w14:paraId="1AB64F39" w14:textId="5FCB8A2C" w:rsidR="00127F3D" w:rsidRDefault="00991E2E" w:rsidP="0068282C">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7DB267C8" w14:textId="099C044E" w:rsidR="008208E2" w:rsidRDefault="008208E2" w:rsidP="00F823AB">
      <w:pPr>
        <w:tabs>
          <w:tab w:val="left" w:pos="5610"/>
        </w:tabs>
        <w:ind w:firstLine="0"/>
        <w:rPr>
          <w:b/>
        </w:rPr>
      </w:pPr>
    </w:p>
    <w:p w14:paraId="415DC933" w14:textId="77777777" w:rsidR="00F17726" w:rsidRDefault="00F17726" w:rsidP="00F823AB">
      <w:pPr>
        <w:tabs>
          <w:tab w:val="left" w:pos="5610"/>
        </w:tabs>
        <w:ind w:firstLine="0"/>
        <w:rPr>
          <w:b/>
        </w:rPr>
      </w:pPr>
    </w:p>
    <w:p w14:paraId="7B0C08A2" w14:textId="1C82C8F7" w:rsidR="0020006B" w:rsidRDefault="001F0D8F" w:rsidP="0068282C">
      <w:pPr>
        <w:tabs>
          <w:tab w:val="left" w:pos="5610"/>
        </w:tabs>
        <w:ind w:firstLine="0"/>
        <w:jc w:val="center"/>
        <w:rPr>
          <w:b/>
        </w:rPr>
      </w:pPr>
      <w:r w:rsidRPr="00D802CB">
        <w:rPr>
          <w:b/>
        </w:rPr>
        <w:lastRenderedPageBreak/>
        <w:t>Lista de figuras</w:t>
      </w:r>
    </w:p>
    <w:p w14:paraId="49297207" w14:textId="39FC0180" w:rsidR="0068282C" w:rsidRDefault="00D802CB" w:rsidP="0068282C">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22390925" w:history="1">
        <w:r w:rsidR="0068282C" w:rsidRPr="00E5674C">
          <w:rPr>
            <w:rStyle w:val="Hipervnculo"/>
            <w:rFonts w:cs="Times New Roman"/>
            <w:noProof/>
          </w:rPr>
          <w:t>Figura 1. Diagrama Causa y efecto.</w:t>
        </w:r>
        <w:r w:rsidR="0068282C">
          <w:rPr>
            <w:noProof/>
            <w:webHidden/>
          </w:rPr>
          <w:tab/>
        </w:r>
        <w:r w:rsidR="0068282C">
          <w:rPr>
            <w:noProof/>
            <w:webHidden/>
          </w:rPr>
          <w:fldChar w:fldCharType="begin"/>
        </w:r>
        <w:r w:rsidR="0068282C">
          <w:rPr>
            <w:noProof/>
            <w:webHidden/>
          </w:rPr>
          <w:instrText xml:space="preserve"> PAGEREF _Toc22390925 \h </w:instrText>
        </w:r>
        <w:r w:rsidR="0068282C">
          <w:rPr>
            <w:noProof/>
            <w:webHidden/>
          </w:rPr>
        </w:r>
        <w:r w:rsidR="0068282C">
          <w:rPr>
            <w:noProof/>
            <w:webHidden/>
          </w:rPr>
          <w:fldChar w:fldCharType="separate"/>
        </w:r>
        <w:r w:rsidR="0068282C">
          <w:rPr>
            <w:noProof/>
            <w:webHidden/>
          </w:rPr>
          <w:t>4</w:t>
        </w:r>
        <w:r w:rsidR="0068282C">
          <w:rPr>
            <w:noProof/>
            <w:webHidden/>
          </w:rPr>
          <w:fldChar w:fldCharType="end"/>
        </w:r>
      </w:hyperlink>
    </w:p>
    <w:p w14:paraId="56084C43" w14:textId="4DA86CB2" w:rsidR="0068282C" w:rsidRDefault="0068282C" w:rsidP="0068282C">
      <w:pPr>
        <w:pStyle w:val="Tabladeilustraciones"/>
        <w:tabs>
          <w:tab w:val="right" w:leader="dot" w:pos="9350"/>
        </w:tabs>
        <w:spacing w:line="480" w:lineRule="auto"/>
        <w:rPr>
          <w:rFonts w:asciiTheme="minorHAnsi" w:eastAsiaTheme="minorEastAsia" w:hAnsiTheme="minorHAnsi"/>
          <w:noProof/>
          <w:sz w:val="22"/>
          <w:lang w:eastAsia="es-CO"/>
        </w:rPr>
      </w:pPr>
      <w:hyperlink w:anchor="_Toc22390926" w:history="1">
        <w:r w:rsidRPr="00E5674C">
          <w:rPr>
            <w:rStyle w:val="Hipervnculo"/>
            <w:noProof/>
          </w:rPr>
          <w:t>Figura 2. Público objetivo ISO/IEC 29110.</w:t>
        </w:r>
        <w:r>
          <w:rPr>
            <w:noProof/>
            <w:webHidden/>
          </w:rPr>
          <w:tab/>
        </w:r>
        <w:r>
          <w:rPr>
            <w:noProof/>
            <w:webHidden/>
          </w:rPr>
          <w:fldChar w:fldCharType="begin"/>
        </w:r>
        <w:r>
          <w:rPr>
            <w:noProof/>
            <w:webHidden/>
          </w:rPr>
          <w:instrText xml:space="preserve"> PAGEREF _Toc22390926 \h </w:instrText>
        </w:r>
        <w:r>
          <w:rPr>
            <w:noProof/>
            <w:webHidden/>
          </w:rPr>
        </w:r>
        <w:r>
          <w:rPr>
            <w:noProof/>
            <w:webHidden/>
          </w:rPr>
          <w:fldChar w:fldCharType="separate"/>
        </w:r>
        <w:r>
          <w:rPr>
            <w:noProof/>
            <w:webHidden/>
          </w:rPr>
          <w:t>14</w:t>
        </w:r>
        <w:r>
          <w:rPr>
            <w:noProof/>
            <w:webHidden/>
          </w:rPr>
          <w:fldChar w:fldCharType="end"/>
        </w:r>
      </w:hyperlink>
    </w:p>
    <w:p w14:paraId="17627864" w14:textId="42F2D920" w:rsidR="0068282C" w:rsidRDefault="0068282C" w:rsidP="0068282C">
      <w:pPr>
        <w:pStyle w:val="Tabladeilustraciones"/>
        <w:tabs>
          <w:tab w:val="right" w:leader="dot" w:pos="9350"/>
        </w:tabs>
        <w:spacing w:line="480" w:lineRule="auto"/>
        <w:rPr>
          <w:rFonts w:asciiTheme="minorHAnsi" w:eastAsiaTheme="minorEastAsia" w:hAnsiTheme="minorHAnsi"/>
          <w:noProof/>
          <w:sz w:val="22"/>
          <w:lang w:eastAsia="es-CO"/>
        </w:rPr>
      </w:pPr>
      <w:hyperlink w:anchor="_Toc22390927" w:history="1">
        <w:r w:rsidRPr="00E5674C">
          <w:rPr>
            <w:rStyle w:val="Hipervnculo"/>
            <w:noProof/>
          </w:rPr>
          <w:t>Figura 3. Procesos básicos de la guía de perfiles.</w:t>
        </w:r>
        <w:r>
          <w:rPr>
            <w:noProof/>
            <w:webHidden/>
          </w:rPr>
          <w:tab/>
        </w:r>
        <w:r>
          <w:rPr>
            <w:noProof/>
            <w:webHidden/>
          </w:rPr>
          <w:fldChar w:fldCharType="begin"/>
        </w:r>
        <w:r>
          <w:rPr>
            <w:noProof/>
            <w:webHidden/>
          </w:rPr>
          <w:instrText xml:space="preserve"> PAGEREF _Toc22390927 \h </w:instrText>
        </w:r>
        <w:r>
          <w:rPr>
            <w:noProof/>
            <w:webHidden/>
          </w:rPr>
        </w:r>
        <w:r>
          <w:rPr>
            <w:noProof/>
            <w:webHidden/>
          </w:rPr>
          <w:fldChar w:fldCharType="separate"/>
        </w:r>
        <w:r>
          <w:rPr>
            <w:noProof/>
            <w:webHidden/>
          </w:rPr>
          <w:t>15</w:t>
        </w:r>
        <w:r>
          <w:rPr>
            <w:noProof/>
            <w:webHidden/>
          </w:rPr>
          <w:fldChar w:fldCharType="end"/>
        </w:r>
      </w:hyperlink>
    </w:p>
    <w:p w14:paraId="37B143D5" w14:textId="2D9311E2" w:rsidR="0068282C" w:rsidRDefault="0068282C" w:rsidP="0068282C">
      <w:pPr>
        <w:pStyle w:val="Tabladeilustraciones"/>
        <w:tabs>
          <w:tab w:val="right" w:leader="dot" w:pos="9350"/>
        </w:tabs>
        <w:spacing w:line="480" w:lineRule="auto"/>
        <w:rPr>
          <w:rFonts w:asciiTheme="minorHAnsi" w:eastAsiaTheme="minorEastAsia" w:hAnsiTheme="minorHAnsi"/>
          <w:noProof/>
          <w:sz w:val="22"/>
          <w:lang w:eastAsia="es-CO"/>
        </w:rPr>
      </w:pPr>
      <w:hyperlink w:anchor="_Toc22390928" w:history="1">
        <w:r w:rsidRPr="00E5674C">
          <w:rPr>
            <w:rStyle w:val="Hipervnculo"/>
            <w:noProof/>
          </w:rPr>
          <w:t>Figura 4. Diagrama del proceso de gestión del proyecto.</w:t>
        </w:r>
        <w:r>
          <w:rPr>
            <w:noProof/>
            <w:webHidden/>
          </w:rPr>
          <w:tab/>
        </w:r>
        <w:r>
          <w:rPr>
            <w:noProof/>
            <w:webHidden/>
          </w:rPr>
          <w:fldChar w:fldCharType="begin"/>
        </w:r>
        <w:r>
          <w:rPr>
            <w:noProof/>
            <w:webHidden/>
          </w:rPr>
          <w:instrText xml:space="preserve"> PAGEREF _Toc22390928 \h </w:instrText>
        </w:r>
        <w:r>
          <w:rPr>
            <w:noProof/>
            <w:webHidden/>
          </w:rPr>
        </w:r>
        <w:r>
          <w:rPr>
            <w:noProof/>
            <w:webHidden/>
          </w:rPr>
          <w:fldChar w:fldCharType="separate"/>
        </w:r>
        <w:r>
          <w:rPr>
            <w:noProof/>
            <w:webHidden/>
          </w:rPr>
          <w:t>16</w:t>
        </w:r>
        <w:r>
          <w:rPr>
            <w:noProof/>
            <w:webHidden/>
          </w:rPr>
          <w:fldChar w:fldCharType="end"/>
        </w:r>
      </w:hyperlink>
    </w:p>
    <w:p w14:paraId="2684225D" w14:textId="111D3728" w:rsidR="0068282C" w:rsidRDefault="0068282C" w:rsidP="0068282C">
      <w:pPr>
        <w:pStyle w:val="Tabladeilustraciones"/>
        <w:tabs>
          <w:tab w:val="right" w:leader="dot" w:pos="9350"/>
        </w:tabs>
        <w:spacing w:line="480" w:lineRule="auto"/>
        <w:rPr>
          <w:rFonts w:asciiTheme="minorHAnsi" w:eastAsiaTheme="minorEastAsia" w:hAnsiTheme="minorHAnsi"/>
          <w:noProof/>
          <w:sz w:val="22"/>
          <w:lang w:eastAsia="es-CO"/>
        </w:rPr>
      </w:pPr>
      <w:hyperlink w:anchor="_Toc22390929" w:history="1">
        <w:r w:rsidRPr="00E5674C">
          <w:rPr>
            <w:rStyle w:val="Hipervnculo"/>
            <w:noProof/>
          </w:rPr>
          <w:t>Figura 5. Diagrama del proceso de implementación de software.</w:t>
        </w:r>
        <w:r>
          <w:rPr>
            <w:noProof/>
            <w:webHidden/>
          </w:rPr>
          <w:tab/>
        </w:r>
        <w:r>
          <w:rPr>
            <w:noProof/>
            <w:webHidden/>
          </w:rPr>
          <w:fldChar w:fldCharType="begin"/>
        </w:r>
        <w:r>
          <w:rPr>
            <w:noProof/>
            <w:webHidden/>
          </w:rPr>
          <w:instrText xml:space="preserve"> PAGEREF _Toc22390929 \h </w:instrText>
        </w:r>
        <w:r>
          <w:rPr>
            <w:noProof/>
            <w:webHidden/>
          </w:rPr>
        </w:r>
        <w:r>
          <w:rPr>
            <w:noProof/>
            <w:webHidden/>
          </w:rPr>
          <w:fldChar w:fldCharType="separate"/>
        </w:r>
        <w:r>
          <w:rPr>
            <w:noProof/>
            <w:webHidden/>
          </w:rPr>
          <w:t>17</w:t>
        </w:r>
        <w:r>
          <w:rPr>
            <w:noProof/>
            <w:webHidden/>
          </w:rPr>
          <w:fldChar w:fldCharType="end"/>
        </w:r>
      </w:hyperlink>
    </w:p>
    <w:p w14:paraId="36271769" w14:textId="5467DA33" w:rsidR="0068282C" w:rsidRDefault="0068282C" w:rsidP="0068282C">
      <w:pPr>
        <w:pStyle w:val="Tabladeilustraciones"/>
        <w:tabs>
          <w:tab w:val="right" w:leader="dot" w:pos="9350"/>
        </w:tabs>
        <w:spacing w:line="480" w:lineRule="auto"/>
        <w:rPr>
          <w:rFonts w:asciiTheme="minorHAnsi" w:eastAsiaTheme="minorEastAsia" w:hAnsiTheme="minorHAnsi"/>
          <w:noProof/>
          <w:sz w:val="22"/>
          <w:lang w:eastAsia="es-CO"/>
        </w:rPr>
      </w:pPr>
      <w:hyperlink w:anchor="_Toc22390930" w:history="1">
        <w:r w:rsidRPr="00E5674C">
          <w:rPr>
            <w:rStyle w:val="Hipervnculo"/>
            <w:noProof/>
          </w:rPr>
          <w:t>Figura 6. Proceso de ICONIX.</w:t>
        </w:r>
        <w:r>
          <w:rPr>
            <w:noProof/>
            <w:webHidden/>
          </w:rPr>
          <w:tab/>
        </w:r>
        <w:r>
          <w:rPr>
            <w:noProof/>
            <w:webHidden/>
          </w:rPr>
          <w:fldChar w:fldCharType="begin"/>
        </w:r>
        <w:r>
          <w:rPr>
            <w:noProof/>
            <w:webHidden/>
          </w:rPr>
          <w:instrText xml:space="preserve"> PAGEREF _Toc22390930 \h </w:instrText>
        </w:r>
        <w:r>
          <w:rPr>
            <w:noProof/>
            <w:webHidden/>
          </w:rPr>
        </w:r>
        <w:r>
          <w:rPr>
            <w:noProof/>
            <w:webHidden/>
          </w:rPr>
          <w:fldChar w:fldCharType="separate"/>
        </w:r>
        <w:r>
          <w:rPr>
            <w:noProof/>
            <w:webHidden/>
          </w:rPr>
          <w:t>20</w:t>
        </w:r>
        <w:r>
          <w:rPr>
            <w:noProof/>
            <w:webHidden/>
          </w:rPr>
          <w:fldChar w:fldCharType="end"/>
        </w:r>
      </w:hyperlink>
    </w:p>
    <w:p w14:paraId="14B9F7E1" w14:textId="3930B3FF" w:rsidR="0068282C" w:rsidRDefault="0068282C" w:rsidP="0068282C">
      <w:pPr>
        <w:pStyle w:val="Tabladeilustraciones"/>
        <w:tabs>
          <w:tab w:val="right" w:leader="dot" w:pos="9350"/>
        </w:tabs>
        <w:spacing w:line="480" w:lineRule="auto"/>
        <w:rPr>
          <w:rFonts w:asciiTheme="minorHAnsi" w:eastAsiaTheme="minorEastAsia" w:hAnsiTheme="minorHAnsi"/>
          <w:noProof/>
          <w:sz w:val="22"/>
          <w:lang w:eastAsia="es-CO"/>
        </w:rPr>
      </w:pPr>
      <w:hyperlink w:anchor="_Toc22390931" w:history="1">
        <w:r w:rsidRPr="00E5674C">
          <w:rPr>
            <w:rStyle w:val="Hipervnculo"/>
            <w:noProof/>
          </w:rPr>
          <w:t>Figura 7. Repositorio del proyecto, visto desde la aplicación web de GitHub.</w:t>
        </w:r>
        <w:r>
          <w:rPr>
            <w:noProof/>
            <w:webHidden/>
          </w:rPr>
          <w:tab/>
        </w:r>
        <w:r>
          <w:rPr>
            <w:noProof/>
            <w:webHidden/>
          </w:rPr>
          <w:fldChar w:fldCharType="begin"/>
        </w:r>
        <w:r>
          <w:rPr>
            <w:noProof/>
            <w:webHidden/>
          </w:rPr>
          <w:instrText xml:space="preserve"> PAGEREF _Toc22390931 \h </w:instrText>
        </w:r>
        <w:r>
          <w:rPr>
            <w:noProof/>
            <w:webHidden/>
          </w:rPr>
        </w:r>
        <w:r>
          <w:rPr>
            <w:noProof/>
            <w:webHidden/>
          </w:rPr>
          <w:fldChar w:fldCharType="separate"/>
        </w:r>
        <w:r>
          <w:rPr>
            <w:noProof/>
            <w:webHidden/>
          </w:rPr>
          <w:t>80</w:t>
        </w:r>
        <w:r>
          <w:rPr>
            <w:noProof/>
            <w:webHidden/>
          </w:rPr>
          <w:fldChar w:fldCharType="end"/>
        </w:r>
      </w:hyperlink>
    </w:p>
    <w:p w14:paraId="3D673952" w14:textId="43BC77A4" w:rsidR="0068282C" w:rsidRDefault="0068282C" w:rsidP="0068282C">
      <w:pPr>
        <w:pStyle w:val="Tabladeilustraciones"/>
        <w:tabs>
          <w:tab w:val="right" w:leader="dot" w:pos="9350"/>
        </w:tabs>
        <w:spacing w:line="480" w:lineRule="auto"/>
        <w:rPr>
          <w:rFonts w:asciiTheme="minorHAnsi" w:eastAsiaTheme="minorEastAsia" w:hAnsiTheme="minorHAnsi"/>
          <w:noProof/>
          <w:sz w:val="22"/>
          <w:lang w:eastAsia="es-CO"/>
        </w:rPr>
      </w:pPr>
      <w:hyperlink w:anchor="_Toc22390932" w:history="1">
        <w:r w:rsidRPr="00E5674C">
          <w:rPr>
            <w:rStyle w:val="Hipervnculo"/>
            <w:noProof/>
          </w:rPr>
          <w:t>Figura 8. Ejemplo de una plantilla de resultados de la verificación del plan de proyecto.</w:t>
        </w:r>
        <w:r>
          <w:rPr>
            <w:noProof/>
            <w:webHidden/>
          </w:rPr>
          <w:tab/>
        </w:r>
        <w:r>
          <w:rPr>
            <w:noProof/>
            <w:webHidden/>
          </w:rPr>
          <w:fldChar w:fldCharType="begin"/>
        </w:r>
        <w:r>
          <w:rPr>
            <w:noProof/>
            <w:webHidden/>
          </w:rPr>
          <w:instrText xml:space="preserve"> PAGEREF _Toc22390932 \h </w:instrText>
        </w:r>
        <w:r>
          <w:rPr>
            <w:noProof/>
            <w:webHidden/>
          </w:rPr>
        </w:r>
        <w:r>
          <w:rPr>
            <w:noProof/>
            <w:webHidden/>
          </w:rPr>
          <w:fldChar w:fldCharType="separate"/>
        </w:r>
        <w:r>
          <w:rPr>
            <w:noProof/>
            <w:webHidden/>
          </w:rPr>
          <w:t>81</w:t>
        </w:r>
        <w:r>
          <w:rPr>
            <w:noProof/>
            <w:webHidden/>
          </w:rPr>
          <w:fldChar w:fldCharType="end"/>
        </w:r>
      </w:hyperlink>
    </w:p>
    <w:p w14:paraId="3C0EDCAD" w14:textId="4819453D" w:rsidR="0068282C" w:rsidRDefault="0068282C" w:rsidP="0068282C">
      <w:pPr>
        <w:pStyle w:val="Tabladeilustraciones"/>
        <w:tabs>
          <w:tab w:val="right" w:leader="dot" w:pos="9350"/>
        </w:tabs>
        <w:spacing w:line="480" w:lineRule="auto"/>
        <w:rPr>
          <w:rFonts w:asciiTheme="minorHAnsi" w:eastAsiaTheme="minorEastAsia" w:hAnsiTheme="minorHAnsi"/>
          <w:noProof/>
          <w:sz w:val="22"/>
          <w:lang w:eastAsia="es-CO"/>
        </w:rPr>
      </w:pPr>
      <w:hyperlink w:anchor="_Toc22390933" w:history="1">
        <w:r w:rsidRPr="00E5674C">
          <w:rPr>
            <w:rStyle w:val="Hipervnculo"/>
            <w:noProof/>
          </w:rPr>
          <w:t>Figura 9. Ejemplo de un acta de reunión lograda con el equipo de trabajo.</w:t>
        </w:r>
        <w:r>
          <w:rPr>
            <w:noProof/>
            <w:webHidden/>
          </w:rPr>
          <w:tab/>
        </w:r>
        <w:r>
          <w:rPr>
            <w:noProof/>
            <w:webHidden/>
          </w:rPr>
          <w:fldChar w:fldCharType="begin"/>
        </w:r>
        <w:r>
          <w:rPr>
            <w:noProof/>
            <w:webHidden/>
          </w:rPr>
          <w:instrText xml:space="preserve"> PAGEREF _Toc22390933 \h </w:instrText>
        </w:r>
        <w:r>
          <w:rPr>
            <w:noProof/>
            <w:webHidden/>
          </w:rPr>
        </w:r>
        <w:r>
          <w:rPr>
            <w:noProof/>
            <w:webHidden/>
          </w:rPr>
          <w:fldChar w:fldCharType="separate"/>
        </w:r>
        <w:r>
          <w:rPr>
            <w:noProof/>
            <w:webHidden/>
          </w:rPr>
          <w:t>82</w:t>
        </w:r>
        <w:r>
          <w:rPr>
            <w:noProof/>
            <w:webHidden/>
          </w:rPr>
          <w:fldChar w:fldCharType="end"/>
        </w:r>
      </w:hyperlink>
    </w:p>
    <w:p w14:paraId="2134A32E" w14:textId="213BB994" w:rsidR="0068282C" w:rsidRDefault="0068282C" w:rsidP="0068282C">
      <w:pPr>
        <w:pStyle w:val="Tabladeilustraciones"/>
        <w:tabs>
          <w:tab w:val="right" w:leader="dot" w:pos="9350"/>
        </w:tabs>
        <w:spacing w:line="480" w:lineRule="auto"/>
        <w:rPr>
          <w:rFonts w:asciiTheme="minorHAnsi" w:eastAsiaTheme="minorEastAsia" w:hAnsiTheme="minorHAnsi"/>
          <w:noProof/>
          <w:sz w:val="22"/>
          <w:lang w:eastAsia="es-CO"/>
        </w:rPr>
      </w:pPr>
      <w:hyperlink w:anchor="_Toc22390934" w:history="1">
        <w:r w:rsidRPr="00E5674C">
          <w:rPr>
            <w:rStyle w:val="Hipervnculo"/>
            <w:noProof/>
          </w:rPr>
          <w:t>Figura 10. Ejemplo de un registro de estado de progreso sobre los casos de uso 03 y 07 pertenecientes al equipo de desarrollo.</w:t>
        </w:r>
        <w:r>
          <w:rPr>
            <w:noProof/>
            <w:webHidden/>
          </w:rPr>
          <w:tab/>
        </w:r>
        <w:r>
          <w:rPr>
            <w:noProof/>
            <w:webHidden/>
          </w:rPr>
          <w:fldChar w:fldCharType="begin"/>
        </w:r>
        <w:r>
          <w:rPr>
            <w:noProof/>
            <w:webHidden/>
          </w:rPr>
          <w:instrText xml:space="preserve"> PAGEREF _Toc22390934 \h </w:instrText>
        </w:r>
        <w:r>
          <w:rPr>
            <w:noProof/>
            <w:webHidden/>
          </w:rPr>
        </w:r>
        <w:r>
          <w:rPr>
            <w:noProof/>
            <w:webHidden/>
          </w:rPr>
          <w:fldChar w:fldCharType="separate"/>
        </w:r>
        <w:r>
          <w:rPr>
            <w:noProof/>
            <w:webHidden/>
          </w:rPr>
          <w:t>83</w:t>
        </w:r>
        <w:r>
          <w:rPr>
            <w:noProof/>
            <w:webHidden/>
          </w:rPr>
          <w:fldChar w:fldCharType="end"/>
        </w:r>
      </w:hyperlink>
    </w:p>
    <w:p w14:paraId="7B64D660" w14:textId="2115B851" w:rsidR="0068282C" w:rsidRDefault="0068282C" w:rsidP="0068282C">
      <w:pPr>
        <w:pStyle w:val="Tabladeilustraciones"/>
        <w:tabs>
          <w:tab w:val="right" w:leader="dot" w:pos="9350"/>
        </w:tabs>
        <w:spacing w:line="480" w:lineRule="auto"/>
        <w:rPr>
          <w:rFonts w:asciiTheme="minorHAnsi" w:eastAsiaTheme="minorEastAsia" w:hAnsiTheme="minorHAnsi"/>
          <w:noProof/>
          <w:sz w:val="22"/>
          <w:lang w:eastAsia="es-CO"/>
        </w:rPr>
      </w:pPr>
      <w:hyperlink w:anchor="_Toc22390935" w:history="1">
        <w:r w:rsidRPr="00E5674C">
          <w:rPr>
            <w:rStyle w:val="Hipervnculo"/>
            <w:noProof/>
          </w:rPr>
          <w:t>Figura 11. Ejemplo de una solicitud de cambio iniciada.</w:t>
        </w:r>
        <w:r>
          <w:rPr>
            <w:noProof/>
            <w:webHidden/>
          </w:rPr>
          <w:tab/>
        </w:r>
        <w:r>
          <w:rPr>
            <w:noProof/>
            <w:webHidden/>
          </w:rPr>
          <w:fldChar w:fldCharType="begin"/>
        </w:r>
        <w:r>
          <w:rPr>
            <w:noProof/>
            <w:webHidden/>
          </w:rPr>
          <w:instrText xml:space="preserve"> PAGEREF _Toc22390935 \h </w:instrText>
        </w:r>
        <w:r>
          <w:rPr>
            <w:noProof/>
            <w:webHidden/>
          </w:rPr>
        </w:r>
        <w:r>
          <w:rPr>
            <w:noProof/>
            <w:webHidden/>
          </w:rPr>
          <w:fldChar w:fldCharType="separate"/>
        </w:r>
        <w:r>
          <w:rPr>
            <w:noProof/>
            <w:webHidden/>
          </w:rPr>
          <w:t>84</w:t>
        </w:r>
        <w:r>
          <w:rPr>
            <w:noProof/>
            <w:webHidden/>
          </w:rPr>
          <w:fldChar w:fldCharType="end"/>
        </w:r>
      </w:hyperlink>
    </w:p>
    <w:p w14:paraId="668129B1" w14:textId="5F68926D" w:rsidR="0068282C" w:rsidRDefault="0068282C" w:rsidP="0068282C">
      <w:pPr>
        <w:pStyle w:val="Tabladeilustraciones"/>
        <w:tabs>
          <w:tab w:val="right" w:leader="dot" w:pos="9350"/>
        </w:tabs>
        <w:spacing w:line="480" w:lineRule="auto"/>
        <w:rPr>
          <w:rFonts w:asciiTheme="minorHAnsi" w:eastAsiaTheme="minorEastAsia" w:hAnsiTheme="minorHAnsi"/>
          <w:noProof/>
          <w:sz w:val="22"/>
          <w:lang w:eastAsia="es-CO"/>
        </w:rPr>
      </w:pPr>
      <w:hyperlink w:anchor="_Toc22390936" w:history="1">
        <w:r w:rsidRPr="00E5674C">
          <w:rPr>
            <w:rStyle w:val="Hipervnculo"/>
            <w:noProof/>
          </w:rPr>
          <w:t>Figura 12. Ejemplo de un registro de corrección en estado pendiente.</w:t>
        </w:r>
        <w:r>
          <w:rPr>
            <w:noProof/>
            <w:webHidden/>
          </w:rPr>
          <w:tab/>
        </w:r>
        <w:r>
          <w:rPr>
            <w:noProof/>
            <w:webHidden/>
          </w:rPr>
          <w:fldChar w:fldCharType="begin"/>
        </w:r>
        <w:r>
          <w:rPr>
            <w:noProof/>
            <w:webHidden/>
          </w:rPr>
          <w:instrText xml:space="preserve"> PAGEREF _Toc22390936 \h </w:instrText>
        </w:r>
        <w:r>
          <w:rPr>
            <w:noProof/>
            <w:webHidden/>
          </w:rPr>
        </w:r>
        <w:r>
          <w:rPr>
            <w:noProof/>
            <w:webHidden/>
          </w:rPr>
          <w:fldChar w:fldCharType="separate"/>
        </w:r>
        <w:r>
          <w:rPr>
            <w:noProof/>
            <w:webHidden/>
          </w:rPr>
          <w:t>85</w:t>
        </w:r>
        <w:r>
          <w:rPr>
            <w:noProof/>
            <w:webHidden/>
          </w:rPr>
          <w:fldChar w:fldCharType="end"/>
        </w:r>
      </w:hyperlink>
    </w:p>
    <w:p w14:paraId="76C2FABA" w14:textId="0DC7E85A" w:rsidR="00D802CB" w:rsidRPr="00D802CB" w:rsidRDefault="00D802CB" w:rsidP="0068282C">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259F6F42" w14:textId="77777777" w:rsidR="003B608C" w:rsidRPr="003B608C" w:rsidRDefault="003B608C" w:rsidP="003B608C">
      <w:pPr>
        <w:tabs>
          <w:tab w:val="left" w:pos="4182"/>
        </w:tabs>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0" w:name="_Toc22390885"/>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3F6D05C8" w14:textId="5E5587B1" w:rsidR="0020006B" w:rsidRDefault="0097322C" w:rsidP="0012227F">
      <w:pPr>
        <w:pStyle w:val="Ttulo1"/>
      </w:pPr>
      <w:bookmarkStart w:id="1" w:name="_Toc22390886"/>
      <w:r>
        <w:lastRenderedPageBreak/>
        <w:t>Problema de investigación</w:t>
      </w:r>
      <w:bookmarkEnd w:id="1"/>
    </w:p>
    <w:p w14:paraId="5801BDDF" w14:textId="77777777" w:rsidR="00FE59AC" w:rsidRPr="00021156" w:rsidRDefault="005E342D" w:rsidP="0097322C">
      <w:pPr>
        <w:pStyle w:val="Ttulo2"/>
      </w:pPr>
      <w:bookmarkStart w:id="2" w:name="_Toc22390887"/>
      <w:r w:rsidRPr="00021156">
        <w:t>P</w:t>
      </w:r>
      <w:r w:rsidR="006C494A" w:rsidRPr="00021156">
        <w:t>lanteamiento del problema</w:t>
      </w:r>
      <w:bookmarkEnd w:id="2"/>
    </w:p>
    <w:p w14:paraId="55DDE7A1" w14:textId="7D4C824A" w:rsidR="00FD20BD" w:rsidRDefault="0087533A" w:rsidP="001B39DD">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lastRenderedPageBreak/>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3E90EFA4" w14:textId="6975A84B" w:rsidR="005D0C95" w:rsidRDefault="005165C2" w:rsidP="00265AE4">
      <w:pPr>
        <w:pStyle w:val="Descripcin"/>
        <w:keepNext/>
        <w:spacing w:after="0" w:line="480" w:lineRule="auto"/>
        <w:ind w:firstLine="0"/>
        <w:rPr>
          <w:color w:val="auto"/>
          <w:sz w:val="24"/>
        </w:rPr>
      </w:pPr>
      <w:bookmarkStart w:id="3" w:name="_Toc22390922"/>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6D4E73">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23380C">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23380C">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23380C">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6627A6">
        <w:tblPrEx>
          <w:tblCellMar>
            <w:left w:w="70" w:type="dxa"/>
            <w:right w:w="70" w:type="dxa"/>
          </w:tblCellMar>
          <w:tblLook w:val="0000" w:firstRow="0" w:lastRow="0" w:firstColumn="0" w:lastColumn="0" w:noHBand="0" w:noVBand="0"/>
        </w:tblPrEx>
        <w:trPr>
          <w:trHeight w:val="250"/>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B7534C6" w14:textId="77777777" w:rsidR="00DF78D4" w:rsidRDefault="00DF78D4" w:rsidP="003C2832">
      <w:pPr>
        <w:keepNext/>
        <w:ind w:left="284" w:firstLine="0"/>
        <w:jc w:val="center"/>
      </w:pPr>
    </w:p>
    <w:p w14:paraId="0E9759DC" w14:textId="0896C7A2" w:rsidR="00B85609" w:rsidRDefault="003C2832" w:rsidP="003C2832">
      <w:pPr>
        <w:keepNext/>
        <w:ind w:left="284" w:firstLine="0"/>
        <w:jc w:val="center"/>
      </w:pPr>
      <w:r>
        <w:rPr>
          <w:noProof/>
          <w:lang w:eastAsia="es-CO"/>
        </w:rPr>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3ACF7E1F" w:rsidR="007F6E19" w:rsidRDefault="00B85609" w:rsidP="007F6E19">
      <w:pPr>
        <w:pStyle w:val="Descripcin"/>
        <w:jc w:val="center"/>
        <w:rPr>
          <w:rFonts w:cs="Times New Roman"/>
          <w:color w:val="auto"/>
          <w:sz w:val="24"/>
        </w:rPr>
      </w:pPr>
      <w:bookmarkStart w:id="4" w:name="_Toc3916422"/>
      <w:bookmarkStart w:id="5" w:name="_Toc22390925"/>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6D4E73">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C62C8F">
        <w:rPr>
          <w:rFonts w:cs="Times New Roman"/>
          <w:color w:val="auto"/>
          <w:sz w:val="24"/>
        </w:rPr>
        <w:t>.</w:t>
      </w:r>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22390888"/>
      <w:r w:rsidRPr="00BC7364">
        <w:lastRenderedPageBreak/>
        <w:t>F</w:t>
      </w:r>
      <w:r w:rsidR="000A7B9C" w:rsidRPr="00BC7364">
        <w:t>ormulación del problema</w:t>
      </w:r>
      <w:bookmarkEnd w:id="6"/>
    </w:p>
    <w:p w14:paraId="09DC9E7D" w14:textId="25596D8E" w:rsidR="003D1345" w:rsidRPr="004B226F" w:rsidRDefault="003D1345" w:rsidP="001B39DD">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22390889"/>
      <w:r w:rsidRPr="004B226F">
        <w:t>S</w:t>
      </w:r>
      <w:r w:rsidR="000A7B9C" w:rsidRPr="004B226F">
        <w:t>istematización del problema</w:t>
      </w:r>
      <w:bookmarkEnd w:id="7"/>
    </w:p>
    <w:p w14:paraId="1FCB6044" w14:textId="77DB8128" w:rsidR="00834BB1" w:rsidRPr="004B226F" w:rsidRDefault="00300E07" w:rsidP="001B39DD">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160A2BF" w14:textId="375752BE" w:rsidR="00A024C6" w:rsidRDefault="003517E0" w:rsidP="0078630B">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7934A525" w14:textId="00AD96C6" w:rsidR="00DF78D4" w:rsidRDefault="00DF78D4" w:rsidP="00DF78D4">
      <w:pPr>
        <w:pStyle w:val="NormalWeb"/>
        <w:spacing w:before="0" w:beforeAutospacing="0" w:after="0" w:afterAutospacing="0" w:line="480" w:lineRule="auto"/>
        <w:textAlignment w:val="baseline"/>
        <w:rPr>
          <w:color w:val="000000" w:themeColor="text1"/>
        </w:rPr>
      </w:pPr>
    </w:p>
    <w:p w14:paraId="1E7DD132" w14:textId="0875F9B2" w:rsidR="00DF78D4" w:rsidRDefault="00DF78D4" w:rsidP="00DF78D4">
      <w:pPr>
        <w:pStyle w:val="NormalWeb"/>
        <w:spacing w:before="0" w:beforeAutospacing="0" w:after="0" w:afterAutospacing="0" w:line="480" w:lineRule="auto"/>
        <w:textAlignment w:val="baseline"/>
        <w:rPr>
          <w:color w:val="000000" w:themeColor="text1"/>
        </w:rPr>
      </w:pPr>
    </w:p>
    <w:p w14:paraId="30F8D5BE" w14:textId="289C06ED" w:rsidR="00DF78D4" w:rsidRDefault="00DF78D4" w:rsidP="00DF78D4">
      <w:pPr>
        <w:pStyle w:val="NormalWeb"/>
        <w:spacing w:before="0" w:beforeAutospacing="0" w:after="0" w:afterAutospacing="0" w:line="480" w:lineRule="auto"/>
        <w:textAlignment w:val="baseline"/>
        <w:rPr>
          <w:color w:val="000000" w:themeColor="text1"/>
        </w:rPr>
      </w:pPr>
    </w:p>
    <w:p w14:paraId="04C2880B" w14:textId="569D2CBE" w:rsidR="00DF78D4" w:rsidRDefault="00DF78D4" w:rsidP="00DF78D4">
      <w:pPr>
        <w:pStyle w:val="NormalWeb"/>
        <w:spacing w:before="0" w:beforeAutospacing="0" w:after="0" w:afterAutospacing="0" w:line="480" w:lineRule="auto"/>
        <w:textAlignment w:val="baseline"/>
        <w:rPr>
          <w:color w:val="000000" w:themeColor="text1"/>
        </w:rPr>
      </w:pPr>
    </w:p>
    <w:p w14:paraId="66CA5E72" w14:textId="6FE5982A" w:rsidR="00DF78D4" w:rsidRDefault="00DF78D4" w:rsidP="00DF78D4">
      <w:pPr>
        <w:pStyle w:val="NormalWeb"/>
        <w:spacing w:before="0" w:beforeAutospacing="0" w:after="0" w:afterAutospacing="0" w:line="480" w:lineRule="auto"/>
        <w:textAlignment w:val="baseline"/>
        <w:rPr>
          <w:color w:val="000000" w:themeColor="text1"/>
        </w:rPr>
      </w:pPr>
    </w:p>
    <w:p w14:paraId="560B78BF" w14:textId="0DBC2FEA"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8" w:name="_Toc22390890"/>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22390891"/>
      <w:r w:rsidRPr="00BC7364">
        <w:t>Objetivo general</w:t>
      </w:r>
      <w:bookmarkEnd w:id="9"/>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10" w:name="_Toc22390892"/>
      <w:r>
        <w:t>Objetivos específicos</w:t>
      </w:r>
      <w:bookmarkEnd w:id="10"/>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5DED3B49" w:rsidR="004B5F07" w:rsidRPr="00562299" w:rsidRDefault="001927EC" w:rsidP="00562299">
      <w:pPr>
        <w:pStyle w:val="Ttulo1"/>
      </w:pPr>
      <w:bookmarkStart w:id="11" w:name="_Toc22390893"/>
      <w:r>
        <w:lastRenderedPageBreak/>
        <w:t>Justificación</w:t>
      </w:r>
      <w:bookmarkEnd w:id="11"/>
    </w:p>
    <w:p w14:paraId="0D813EC5" w14:textId="005C289D" w:rsidR="00787FDF" w:rsidRPr="00787FDF" w:rsidRDefault="00787FDF" w:rsidP="001B39DD">
      <w:pPr>
        <w:rPr>
          <w:rFonts w:cs="Times New Roman"/>
          <w:color w:val="FF0000"/>
          <w:szCs w:val="24"/>
        </w:rPr>
      </w:pPr>
      <w:r>
        <w:rPr>
          <w:rFonts w:cs="Times New Roman"/>
          <w:color w:val="FF0000"/>
          <w:szCs w:val="24"/>
        </w:rPr>
        <w:t>(Hay que ponerla en tiempo presente. 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786434A4" w14:textId="77777777" w:rsidR="00787FDF" w:rsidRDefault="00787FDF" w:rsidP="004F4557">
      <w:pPr>
        <w:ind w:firstLine="0"/>
        <w:rPr>
          <w:rFonts w:cs="Times New Roman"/>
          <w:szCs w:val="24"/>
        </w:rPr>
      </w:pPr>
    </w:p>
    <w:p w14:paraId="2D699F2C" w14:textId="3FF0C417" w:rsidR="004B5F07" w:rsidRDefault="00787FDF" w:rsidP="00787FDF">
      <w:pPr>
        <w:pStyle w:val="Ttulo1"/>
      </w:pPr>
      <w:bookmarkStart w:id="12" w:name="_Toc22390894"/>
      <w:r>
        <w:lastRenderedPageBreak/>
        <w:t>Revisión de área</w:t>
      </w:r>
      <w:bookmarkEnd w:id="12"/>
    </w:p>
    <w:p w14:paraId="2A7E0287" w14:textId="099996F8" w:rsidR="008B22DA" w:rsidRPr="00D23003" w:rsidRDefault="00787FDF" w:rsidP="00787FDF">
      <w:pPr>
        <w:jc w:val="both"/>
        <w:rPr>
          <w:rFonts w:cs="Times New Roman"/>
          <w:szCs w:val="24"/>
        </w:rPr>
      </w:pPr>
      <w:r>
        <w:rPr>
          <w:rFonts w:cs="Times New Roman"/>
          <w:szCs w:val="24"/>
        </w:rPr>
        <w:br w:type="page"/>
      </w:r>
    </w:p>
    <w:p w14:paraId="64522917" w14:textId="573BFE0F" w:rsidR="002061C0" w:rsidRDefault="002061C0" w:rsidP="002061C0">
      <w:pPr>
        <w:pStyle w:val="Ttulo1"/>
      </w:pPr>
      <w:bookmarkStart w:id="13" w:name="_Toc22390895"/>
      <w:r>
        <w:lastRenderedPageBreak/>
        <w:t>Marco de referencia</w:t>
      </w:r>
      <w:bookmarkEnd w:id="13"/>
    </w:p>
    <w:p w14:paraId="4ADF3D76" w14:textId="028F0DA6" w:rsidR="005B7B16" w:rsidRDefault="00B843BC" w:rsidP="00176F99">
      <w:pPr>
        <w:pStyle w:val="Ttulo2"/>
      </w:pPr>
      <w:r>
        <w:t>Marco histórico</w:t>
      </w:r>
      <w:bookmarkStart w:id="14" w:name="_GoBack"/>
      <w:bookmarkEnd w:id="14"/>
    </w:p>
    <w:p w14:paraId="661546D2" w14:textId="2B50666F"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1B39DD">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082B85E"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925A54">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oljo3UO4/nCL8GPnZ","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7A301884"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925A54">
        <w:rPr>
          <w:rFonts w:cs="Times New Roman"/>
          <w:szCs w:val="24"/>
          <w:lang w:eastAsia="es-CO"/>
        </w:rPr>
        <w:instrText xml:space="preserve"> ADDIN ZOTERO_ITEM CSL_CITATION {"citationID":"Lb1zoCkF","properties":{"formattedCitation":"(LEGARIA, 2018)","plainCitation":"(LEGARIA, 2018)","noteIndex":0},"citationItems":[{"id":"oljo3UO4/X86KD5uW","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r w:rsidR="003A0A98" w:rsidRPr="00A5681B">
        <w:rPr>
          <w:rFonts w:cs="Times New Roman"/>
          <w:szCs w:val="24"/>
        </w:rPr>
        <w:lastRenderedPageBreak/>
        <w:t>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718DBA9B"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925A54">
        <w:rPr>
          <w:rFonts w:cs="Times New Roman"/>
          <w:szCs w:val="24"/>
        </w:rPr>
        <w:instrText xml:space="preserve"> ADDIN ZOTERO_ITEM CSL_CITATION {"citationID":"e55B78YJ","properties":{"formattedCitation":"(PORRAS, 2019)","plainCitation":"(PORRAS, 2019)","noteIndex":0},"citationItems":[{"id":"oljo3UO4/yFpeFCab","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733AF6E4" w:rsidR="00D83BF4" w:rsidRDefault="009A31B8" w:rsidP="001B39DD">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77777777" w:rsidR="00F64E1C" w:rsidRDefault="00F64E1C" w:rsidP="00F64E1C">
      <w:pPr>
        <w:pStyle w:val="Ttulo2"/>
      </w:pPr>
      <w:bookmarkStart w:id="15" w:name="_Toc22390897"/>
      <w:r>
        <w:lastRenderedPageBreak/>
        <w:t>Marco conceptual</w:t>
      </w:r>
      <w:bookmarkEnd w:id="15"/>
    </w:p>
    <w:p w14:paraId="01BD5725" w14:textId="77777777" w:rsidR="00F64E1C" w:rsidRDefault="00F64E1C" w:rsidP="00F64E1C">
      <w:bookmarkStart w:id="16" w:name="_Toc22390898"/>
      <w:r w:rsidRPr="00B66D66">
        <w:rPr>
          <w:rStyle w:val="Ttulo3Car"/>
        </w:rPr>
        <w:t>Proceso de software.</w:t>
      </w:r>
      <w:bookmarkEnd w:id="16"/>
      <w:r>
        <w:t xml:space="preserve"> Es un marco de trabajo de las tareas que se necesitan para construir software de alta calidad. Un proceso de software establece la perspectiva que se debe elegir cuando el software es manipulado por la ingeniería </w:t>
      </w:r>
      <w:r>
        <w:fldChar w:fldCharType="begin"/>
      </w:r>
      <w:r>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57C4E05C" w14:textId="77777777" w:rsidR="00F64E1C" w:rsidRDefault="00F64E1C" w:rsidP="00F64E1C">
      <w:bookmarkStart w:id="17" w:name="_Toc22390899"/>
      <w:r w:rsidRPr="00B66D66">
        <w:rPr>
          <w:rStyle w:val="Ttulo3Car"/>
        </w:rPr>
        <w:t>Metodología de desarrollo de software.</w:t>
      </w:r>
      <w:bookmarkEnd w:id="17"/>
      <w:r>
        <w:t xml:space="preserve"> Es aquella que posee la función de realizar la organización, planificación y el control del proceso de desarrollo de software </w:t>
      </w:r>
      <w:r>
        <w:fldChar w:fldCharType="begin"/>
      </w:r>
      <w:r>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fldChar w:fldCharType="separate"/>
      </w:r>
      <w:r w:rsidRPr="002D5324">
        <w:rPr>
          <w:rFonts w:cs="Times New Roman"/>
        </w:rPr>
        <w:t>(Hugues, Fisher, &amp; Mc Daniel, 2010)</w:t>
      </w:r>
      <w:r>
        <w:fldChar w:fldCharType="end"/>
      </w:r>
      <w:r>
        <w:t>.</w:t>
      </w:r>
    </w:p>
    <w:p w14:paraId="36E012ED" w14:textId="77777777"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4D42CEFC" w14:textId="77777777" w:rsidR="00F64E1C" w:rsidRDefault="00F64E1C" w:rsidP="00F64E1C">
      <w:bookmarkStart w:id="18" w:name="_Toc22390900"/>
      <w:r w:rsidRPr="00B66D66">
        <w:rPr>
          <w:rStyle w:val="Ttulo3Car"/>
        </w:rPr>
        <w:t>UML (Unified Modeling Language).</w:t>
      </w:r>
      <w:bookmarkEnd w:id="18"/>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fldChar w:fldCharType="begin"/>
      </w:r>
      <w:r>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Pr="00CA1697">
        <w:rPr>
          <w:rFonts w:cs="Times New Roman"/>
        </w:rPr>
        <w:t>(Jacobson, Booch, &amp; Rumbaugh, 2000, p. 407)</w:t>
      </w:r>
      <w:r>
        <w:fldChar w:fldCharType="end"/>
      </w:r>
      <w:r>
        <w:t xml:space="preserve">. Este lenguaje fue creado por un grupo de personas con amplio conocimiento en la ingeniería de software: Ivar Jacobson, Grady Booch y James Rumbaugh en el año 1995 </w:t>
      </w:r>
      <w:r>
        <w:fldChar w:fldCharType="begin"/>
      </w:r>
      <w:r>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Pr="00AA3F8A">
        <w:rPr>
          <w:rFonts w:cs="Times New Roman"/>
          <w:szCs w:val="24"/>
        </w:rPr>
        <w:t>(González Toste, Valdés González, Romero Gómez, &amp; García Pérez, 2017, p. 7)</w:t>
      </w:r>
      <w:r>
        <w:fldChar w:fldCharType="end"/>
      </w:r>
      <w:r>
        <w:t>.</w:t>
      </w:r>
    </w:p>
    <w:p w14:paraId="170B7EED" w14:textId="77777777" w:rsidR="00F64E1C" w:rsidRDefault="00F64E1C" w:rsidP="00F64E1C">
      <w:r>
        <w:lastRenderedPageBreak/>
        <w:t xml:space="preserve">Como UML posee su enfoque en la descripción de métodos y procesos, se facilita la definición de las interacciones que deben llevarse a cabo por parte de los programadores y los usuarios con el software que se está desarrollando, a través de diferentes tipos de diagramas. Estos se encuentran categorizados de la siguiente manera (ver tabla 3) </w:t>
      </w:r>
      <w:r>
        <w:fldChar w:fldCharType="begin"/>
      </w:r>
      <w:r>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95E41E3" w:rsidR="00F64E1C" w:rsidRPr="00185F30" w:rsidRDefault="00F64E1C" w:rsidP="00F64E1C">
      <w:pPr>
        <w:pStyle w:val="Descripcin"/>
        <w:keepNext/>
        <w:rPr>
          <w:color w:val="000000" w:themeColor="text1"/>
          <w:sz w:val="24"/>
        </w:rPr>
      </w:pPr>
      <w:bookmarkStart w:id="19" w:name="_Toc22390923"/>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r>
        <w:rPr>
          <w:rStyle w:val="Refdenotaalpie"/>
          <w:color w:val="000000" w:themeColor="text1"/>
          <w:sz w:val="24"/>
        </w:rPr>
        <w:footnoteReference w:id="3"/>
      </w:r>
      <w:bookmarkEnd w:id="19"/>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62FF272C" w14:textId="77777777" w:rsidR="00F64E1C" w:rsidRDefault="00F64E1C" w:rsidP="00F64E1C">
      <w:pPr>
        <w:ind w:firstLine="0"/>
        <w:rPr>
          <w:rStyle w:val="Ttulo3Car"/>
        </w:rPr>
      </w:pPr>
    </w:p>
    <w:p w14:paraId="718EB25D" w14:textId="77777777" w:rsidR="00F64E1C" w:rsidRDefault="00F64E1C" w:rsidP="00F64E1C">
      <w:bookmarkStart w:id="20" w:name="_Toc22390901"/>
      <w:r w:rsidRPr="008E6FFB">
        <w:rPr>
          <w:rStyle w:val="Ttulo3Car"/>
        </w:rPr>
        <w:t>Calidad de software.</w:t>
      </w:r>
      <w:bookmarkEnd w:id="20"/>
      <w:r>
        <w:t xml:space="preserve"> El concepto de calidad planteado en la norma </w:t>
      </w:r>
      <w:r>
        <w:fldChar w:fldCharType="begin"/>
      </w:r>
      <w:r>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381E7673" w14:textId="1DCBB6B7" w:rsidR="00F64E1C" w:rsidRPr="009A31B8" w:rsidRDefault="00F64E1C" w:rsidP="00F64E1C">
      <w:bookmarkStart w:id="21" w:name="_Toc22390902"/>
      <w:r w:rsidRPr="008E6FFB">
        <w:rPr>
          <w:rStyle w:val="Ttulo3Car"/>
        </w:rPr>
        <w:t>Modelo de calidad de software.</w:t>
      </w:r>
      <w:bookmarkEnd w:id="21"/>
      <w:r>
        <w:t xml:space="preserve"> Según </w:t>
      </w:r>
      <w:r>
        <w:fldChar w:fldCharType="begin"/>
      </w:r>
      <w:r>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documentaciones que: abarcan en gran medida las mejores prácticas para dar soporte a los procesos que conlleva un producto de software, ofrecen apoyo en temas de gestión en los que cada organización hay que tener presentes y, permiten medir los avances del producto en materia de calidad.</w:t>
      </w:r>
    </w:p>
    <w:p w14:paraId="5D851C9A" w14:textId="77777777" w:rsidR="00F34F3A" w:rsidRDefault="005B7B16" w:rsidP="00F34F3A">
      <w:pPr>
        <w:pStyle w:val="Ttulo2"/>
      </w:pPr>
      <w:bookmarkStart w:id="22" w:name="_Toc22390903"/>
      <w:r>
        <w:lastRenderedPageBreak/>
        <w:t>Marco teórico</w:t>
      </w:r>
      <w:bookmarkEnd w:id="22"/>
    </w:p>
    <w:p w14:paraId="72DE0011" w14:textId="6616501F" w:rsidR="00ED195D" w:rsidRDefault="005B7B16" w:rsidP="001B39DD">
      <w:bookmarkStart w:id="23" w:name="_Toc22390904"/>
      <w:r w:rsidRPr="007D1EB5">
        <w:rPr>
          <w:rStyle w:val="Ttulo3Car"/>
        </w:rPr>
        <w:t>Estándar ISO/IEC 29110</w:t>
      </w:r>
      <w:r w:rsidR="007D1EB5" w:rsidRPr="007D1EB5">
        <w:rPr>
          <w:rStyle w:val="Ttulo3Car"/>
        </w:rPr>
        <w:t>.</w:t>
      </w:r>
      <w:bookmarkEnd w:id="23"/>
      <w:r w:rsidR="007D1EB5">
        <w:t xml:space="preserve"> </w:t>
      </w:r>
      <w:r w:rsidR="002A5387" w:rsidRPr="00BA2A14">
        <w:t xml:space="preserve">Es una norma bajo el título </w:t>
      </w:r>
      <w:r w:rsidR="002A5387" w:rsidRPr="004B226F">
        <w:rPr>
          <w:i/>
        </w:rPr>
        <w:t>Ingeniería de Software</w:t>
      </w:r>
      <w:r w:rsidR="004B226F">
        <w:rPr>
          <w:i/>
        </w:rPr>
        <w:t xml:space="preserve"> – Perfiles del ciclo de vida para</w:t>
      </w:r>
      <w:r w:rsidR="002A5387" w:rsidRPr="004B226F">
        <w:rPr>
          <w:i/>
        </w:rPr>
        <w:t xml:space="preserve"> entidades muy pequeñas</w:t>
      </w:r>
      <w:r w:rsidR="002A5387"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1CEC7E5C"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37565" cy="2007362"/>
                    </a:xfrm>
                    <a:prstGeom prst="rect">
                      <a:avLst/>
                    </a:prstGeom>
                  </pic:spPr>
                </pic:pic>
              </a:graphicData>
            </a:graphic>
          </wp:inline>
        </w:drawing>
      </w:r>
    </w:p>
    <w:p w14:paraId="241B5081" w14:textId="4C8B3B65" w:rsidR="00E9572F" w:rsidRPr="00674A3E" w:rsidRDefault="00E9572F" w:rsidP="00E9572F">
      <w:pPr>
        <w:pStyle w:val="Descripcin"/>
        <w:jc w:val="center"/>
        <w:rPr>
          <w:i w:val="0"/>
          <w:color w:val="auto"/>
          <w:sz w:val="24"/>
        </w:rPr>
      </w:pPr>
      <w:bookmarkStart w:id="24" w:name="_Toc22390926"/>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890FE2">
        <w:rPr>
          <w:noProof/>
          <w:color w:val="auto"/>
          <w:sz w:val="24"/>
        </w:rPr>
        <w:t>2</w:t>
      </w:r>
      <w:r w:rsidRPr="00E9572F">
        <w:rPr>
          <w:color w:val="auto"/>
          <w:sz w:val="24"/>
        </w:rPr>
        <w:fldChar w:fldCharType="end"/>
      </w:r>
      <w:r w:rsidRPr="00E9572F">
        <w:rPr>
          <w:color w:val="auto"/>
          <w:sz w:val="24"/>
        </w:rPr>
        <w:t>. Público objetivo ISO/IEC 29110</w:t>
      </w:r>
      <w:r w:rsidR="002D1A31">
        <w:rPr>
          <w:color w:val="auto"/>
          <w:sz w:val="24"/>
        </w:rPr>
        <w:t>.</w:t>
      </w:r>
      <w:r w:rsidR="009477F5">
        <w:rPr>
          <w:rStyle w:val="Refdenotaalpie"/>
          <w:color w:val="auto"/>
          <w:sz w:val="24"/>
        </w:rPr>
        <w:footnoteReference w:id="4"/>
      </w:r>
      <w:bookmarkEnd w:id="24"/>
    </w:p>
    <w:p w14:paraId="54CE1A4A" w14:textId="71E94971" w:rsidR="00416A55" w:rsidRDefault="007858B7" w:rsidP="001B39DD">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w:t>
      </w:r>
      <w:r w:rsidR="00416A55">
        <w:rPr>
          <w:i/>
        </w:rPr>
        <w:lastRenderedPageBreak/>
        <w:t>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3)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E029DE2" w:rsidR="00CD5E66" w:rsidRDefault="00E00AC6" w:rsidP="00225AEC">
      <w:pPr>
        <w:keepNext/>
        <w:jc w:val="center"/>
      </w:pPr>
      <w:r>
        <w:rPr>
          <w:noProof/>
        </w:rPr>
        <mc:AlternateContent>
          <mc:Choice Requires="wps">
            <w:drawing>
              <wp:anchor distT="0" distB="0" distL="114300" distR="114300" simplePos="0" relativeHeight="251659264" behindDoc="0" locked="0" layoutInCell="1" allowOverlap="1" wp14:anchorId="5D69A0E7" wp14:editId="3CC27095">
                <wp:simplePos x="0" y="0"/>
                <wp:positionH relativeFrom="column">
                  <wp:posOffset>4015740</wp:posOffset>
                </wp:positionH>
                <wp:positionV relativeFrom="paragraph">
                  <wp:posOffset>127254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3F8D3F5"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6.2pt;margin-top:100.2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" adj="21772" strokecolor="#bdd6ee [1300]" strokeweight=".5pt">
                <v:stroke endarrow="block"/>
              </v:shape>
            </w:pict>
          </mc:Fallback>
        </mc:AlternateContent>
      </w:r>
      <w:r>
        <w:rPr>
          <w:noProof/>
        </w:rPr>
        <mc:AlternateContent>
          <mc:Choice Requires="wpg">
            <w:drawing>
              <wp:inline distT="0" distB="0" distL="0" distR="0" wp14:anchorId="786B59D8" wp14:editId="5759539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68282C" w:rsidRPr="00225AEC" w:rsidRDefault="0068282C"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68282C" w:rsidRPr="00225AEC" w:rsidRDefault="0068282C"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600"/>
                            <a:ext cx="2969858" cy="1018925"/>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68282C" w:rsidRPr="00225AEC" w:rsidRDefault="0068282C"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68282C" w:rsidRPr="00225AEC" w:rsidRDefault="0068282C"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68282C" w:rsidRPr="00225AEC" w:rsidRDefault="0068282C"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68282C" w:rsidRPr="00225AEC" w:rsidRDefault="0068282C"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68282C" w:rsidRPr="00225AEC" w:rsidRDefault="0068282C"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6;width:29698;height:1018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68282C" w:rsidRPr="00225AEC" w:rsidRDefault="0068282C"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68282C" w:rsidRPr="00225AEC" w:rsidRDefault="0068282C"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68282C" w:rsidRPr="00225AEC" w:rsidRDefault="0068282C"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6BE007CF" w14:textId="0DE01908" w:rsidR="00416A55" w:rsidRDefault="00CD5E66" w:rsidP="00CD5E66">
      <w:pPr>
        <w:pStyle w:val="Descripcin"/>
        <w:jc w:val="center"/>
        <w:rPr>
          <w:color w:val="auto"/>
          <w:sz w:val="24"/>
        </w:rPr>
      </w:pPr>
      <w:bookmarkStart w:id="25" w:name="_Toc22390927"/>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6D4E73">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5"/>
      </w:r>
      <w:bookmarkEnd w:id="25"/>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640F5A">
      <w:pPr>
        <w:pStyle w:val="Prrafodelista"/>
        <w:numPr>
          <w:ilvl w:val="0"/>
          <w:numId w:val="140"/>
        </w:numPr>
        <w:rPr>
          <w:b/>
          <w:bCs/>
        </w:rPr>
      </w:pPr>
      <w:r w:rsidRPr="007D1EB5">
        <w:rPr>
          <w:b/>
          <w:bCs/>
        </w:rPr>
        <w:t>Proceso de gestión del proyecto (PM)</w:t>
      </w:r>
      <w:r w:rsidR="0038576C" w:rsidRPr="007D1EB5">
        <w:rPr>
          <w:b/>
          <w:bCs/>
        </w:rPr>
        <w:t>:</w:t>
      </w:r>
    </w:p>
    <w:p w14:paraId="4DEAC05F" w14:textId="0459C5F4" w:rsidR="007D1EB5" w:rsidRPr="00640F5A" w:rsidRDefault="0008340E" w:rsidP="00640F5A">
      <w:pPr>
        <w:pStyle w:val="Prrafodelista"/>
        <w:rPr>
          <w:b/>
          <w:bCs/>
        </w:rPr>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7ED86013"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igura 4).</w:t>
      </w:r>
    </w:p>
    <w:p w14:paraId="0FE694B2" w14:textId="77777777" w:rsidR="00AD376C" w:rsidRDefault="00AD376C" w:rsidP="00274BC6">
      <w:pPr>
        <w:pStyle w:val="Prrafodelista"/>
        <w:keepNext/>
        <w:ind w:firstLine="0"/>
        <w:jc w:val="center"/>
      </w:pPr>
      <w:r>
        <w:rPr>
          <w:noProof/>
          <w:lang w:eastAsia="es-CO"/>
        </w:rPr>
        <w:lastRenderedPageBreak/>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72896" cy="3870977"/>
                    </a:xfrm>
                    <a:prstGeom prst="rect">
                      <a:avLst/>
                    </a:prstGeom>
                  </pic:spPr>
                </pic:pic>
              </a:graphicData>
            </a:graphic>
          </wp:inline>
        </w:drawing>
      </w:r>
    </w:p>
    <w:p w14:paraId="6D1A90B2" w14:textId="7DCC0651" w:rsidR="00AD376C" w:rsidRDefault="00AD376C" w:rsidP="00AD376C">
      <w:pPr>
        <w:pStyle w:val="Descripcin"/>
        <w:jc w:val="center"/>
        <w:rPr>
          <w:noProof/>
          <w:color w:val="auto"/>
          <w:sz w:val="24"/>
        </w:rPr>
      </w:pPr>
      <w:bookmarkStart w:id="26" w:name="_Toc22390928"/>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D4E73">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6"/>
      </w:r>
      <w:bookmarkEnd w:id="26"/>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77777777"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4DEE7493" w14:textId="669287D7" w:rsidR="00754850" w:rsidRPr="00A76E0D" w:rsidRDefault="00A76E0D" w:rsidP="00640F5A">
      <w:pPr>
        <w:pStyle w:val="Prrafodelista"/>
        <w:ind w:left="641"/>
        <w:rPr>
          <w:b/>
          <w:bCs/>
          <w:color w:val="FF0000"/>
        </w:rPr>
      </w:pPr>
      <w:r w:rsidRPr="00A76E0D">
        <w:rPr>
          <w:color w:val="FF0000"/>
        </w:rPr>
        <w:t>Reconocimiento de las tecnologías utilizadas por los equipos de trabajo</w:t>
      </w:r>
      <w:r w:rsidR="00862620">
        <w:rPr>
          <w:color w:val="FF0000"/>
        </w:rPr>
        <w:t xml:space="preserve"> (incluirlo en alguna parte)</w:t>
      </w:r>
    </w:p>
    <w:p w14:paraId="6297B51C" w14:textId="03FA9712"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igura 5).</w:t>
      </w:r>
    </w:p>
    <w:p w14:paraId="4129E3DC" w14:textId="77777777" w:rsidR="001203D3" w:rsidRDefault="00754850" w:rsidP="001203D3">
      <w:pPr>
        <w:pStyle w:val="Prrafodelista"/>
        <w:keepNext/>
        <w:ind w:firstLine="0"/>
        <w:jc w:val="center"/>
      </w:pPr>
      <w:r>
        <w:rPr>
          <w:noProof/>
          <w:lang w:eastAsia="es-CO"/>
        </w:rPr>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28724" cy="5036225"/>
                    </a:xfrm>
                    <a:prstGeom prst="rect">
                      <a:avLst/>
                    </a:prstGeom>
                  </pic:spPr>
                </pic:pic>
              </a:graphicData>
            </a:graphic>
          </wp:inline>
        </w:drawing>
      </w:r>
    </w:p>
    <w:p w14:paraId="06A1ACBD" w14:textId="354EBA62" w:rsidR="00754850" w:rsidRPr="001203D3" w:rsidRDefault="001203D3" w:rsidP="001203D3">
      <w:pPr>
        <w:pStyle w:val="Descripcin"/>
        <w:jc w:val="center"/>
        <w:rPr>
          <w:color w:val="auto"/>
          <w:sz w:val="24"/>
        </w:rPr>
      </w:pPr>
      <w:bookmarkStart w:id="27" w:name="_Toc22390929"/>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6D4E73">
        <w:rPr>
          <w:noProof/>
          <w:color w:val="auto"/>
          <w:sz w:val="24"/>
        </w:rPr>
        <w:t>5</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7"/>
      </w:r>
      <w:bookmarkEnd w:id="27"/>
    </w:p>
    <w:p w14:paraId="739FB9E3" w14:textId="77777777" w:rsidR="00FD0D5E" w:rsidRDefault="00C70724" w:rsidP="00FD0D5E">
      <w:pPr>
        <w:pStyle w:val="Prrafodelista"/>
        <w:numPr>
          <w:ilvl w:val="0"/>
          <w:numId w:val="138"/>
        </w:numPr>
        <w:rPr>
          <w:b/>
          <w:bCs/>
        </w:rPr>
      </w:pPr>
      <w:r w:rsidRPr="00395467">
        <w:rPr>
          <w:b/>
          <w:bCs/>
        </w:rPr>
        <w:t>Productos o artefactos:</w:t>
      </w:r>
    </w:p>
    <w:p w14:paraId="33A130B8" w14:textId="1EB3D283" w:rsidR="00AF4DCF" w:rsidRPr="00FD0D5E" w:rsidRDefault="002A4F93" w:rsidP="00FD0D5E">
      <w:pPr>
        <w:pStyle w:val="Prrafodelista"/>
        <w:rPr>
          <w:b/>
          <w:bCs/>
        </w:rPr>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EE1D38">
        <w:t>2</w:t>
      </w:r>
      <w:r w:rsidR="002224BC">
        <w:t>)</w:t>
      </w:r>
      <w:r w:rsidR="00C70724">
        <w:t>.</w:t>
      </w:r>
    </w:p>
    <w:p w14:paraId="02613755" w14:textId="008AA898" w:rsidR="00B9053A" w:rsidRPr="00B9053A" w:rsidRDefault="00B9053A" w:rsidP="00B9053A">
      <w:pPr>
        <w:pStyle w:val="Descripcin"/>
        <w:ind w:firstLine="708"/>
        <w:rPr>
          <w:i w:val="0"/>
          <w:color w:val="auto"/>
          <w:sz w:val="24"/>
        </w:rPr>
      </w:pPr>
      <w:bookmarkStart w:id="28" w:name="_Toc22390924"/>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890FE2">
        <w:rPr>
          <w:noProof/>
          <w:color w:val="auto"/>
          <w:sz w:val="24"/>
        </w:rPr>
        <w:t>3</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8"/>
      </w:r>
      <w:bookmarkEnd w:id="28"/>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4856E4BF" w14:textId="549DE01B" w:rsidR="002224BC" w:rsidRDefault="002224BC" w:rsidP="00BF7FC7">
            <w:pPr>
              <w:pStyle w:val="Prrafodelista"/>
              <w:spacing w:line="240" w:lineRule="auto"/>
              <w:ind w:left="0" w:firstLine="0"/>
              <w:contextualSpacing w:val="0"/>
            </w:pPr>
            <w:r>
              <w:t>Gestión del proyecto</w:t>
            </w:r>
            <w:r w:rsidR="00127EDE">
              <w:t>.</w:t>
            </w: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349176AA" w14:textId="7032BB34" w:rsidR="002224BC" w:rsidRPr="009A784F" w:rsidRDefault="002224BC" w:rsidP="00BF7FC7">
            <w:pPr>
              <w:pStyle w:val="Prrafodelista"/>
              <w:spacing w:line="240" w:lineRule="auto"/>
              <w:ind w:left="0" w:firstLine="0"/>
              <w:contextualSpacing w:val="0"/>
              <w:jc w:val="center"/>
            </w:pPr>
            <w:r>
              <w:t>2.</w:t>
            </w:r>
          </w:p>
        </w:tc>
        <w:tc>
          <w:tcPr>
            <w:tcW w:w="2020" w:type="dxa"/>
          </w:tcPr>
          <w:p w14:paraId="1FD0DBA9" w14:textId="69BD91A2"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7302131F" w:rsidR="002224BC"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tc>
        <w:tc>
          <w:tcPr>
            <w:tcW w:w="3119" w:type="dxa"/>
          </w:tcPr>
          <w:p w14:paraId="7C1C7D02" w14:textId="56E28301"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9F0C3D3" w14:textId="6C8D05B7" w:rsidR="00C10CF1" w:rsidRDefault="00C10CF1" w:rsidP="00BF7FC7">
            <w:pPr>
              <w:pStyle w:val="Prrafodelista"/>
              <w:spacing w:line="240" w:lineRule="auto"/>
              <w:ind w:left="0" w:firstLine="0"/>
              <w:contextualSpacing w:val="0"/>
              <w:jc w:val="center"/>
            </w:pPr>
            <w:r>
              <w:t>3.</w:t>
            </w:r>
          </w:p>
        </w:tc>
        <w:tc>
          <w:tcPr>
            <w:tcW w:w="2020" w:type="dxa"/>
          </w:tcPr>
          <w:p w14:paraId="40A2C225" w14:textId="77777777" w:rsidR="00C10CF1" w:rsidRDefault="00C10CF1" w:rsidP="00BF7FC7">
            <w:pPr>
              <w:pStyle w:val="Prrafodelista"/>
              <w:spacing w:line="240" w:lineRule="auto"/>
              <w:ind w:left="0" w:firstLine="0"/>
              <w:contextualSpacing w:val="0"/>
              <w:jc w:val="center"/>
            </w:pPr>
          </w:p>
          <w:p w14:paraId="64953B69" w14:textId="3EFED251" w:rsidR="00C10CF1" w:rsidRDefault="00C10CF1" w:rsidP="00BF7FC7">
            <w:pPr>
              <w:pStyle w:val="Prrafodelista"/>
              <w:spacing w:line="240" w:lineRule="auto"/>
              <w:ind w:left="0" w:firstLine="0"/>
              <w:contextualSpacing w:val="0"/>
              <w:jc w:val="center"/>
            </w:pPr>
            <w:r>
              <w:t>Correction Register</w:t>
            </w:r>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29DDF2C" w14:textId="5D17046C"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5CC74347" w:rsidR="002D2B7D"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7C6A8433" w14:textId="48C044C6" w:rsidR="002D2B7D" w:rsidRDefault="002D2B7D" w:rsidP="00BF7FC7">
            <w:pPr>
              <w:pStyle w:val="Prrafodelista"/>
              <w:spacing w:line="240" w:lineRule="auto"/>
              <w:ind w:left="0" w:firstLine="0"/>
              <w:contextualSpacing w:val="0"/>
            </w:pPr>
            <w:r>
              <w:t>Gestión de proyectos.</w:t>
            </w:r>
          </w:p>
        </w:tc>
      </w:tr>
      <w:tr w:rsidR="002D2B7D" w14:paraId="28BC012E" w14:textId="77777777" w:rsidTr="00F57120">
        <w:tc>
          <w:tcPr>
            <w:tcW w:w="516" w:type="dxa"/>
          </w:tcPr>
          <w:p w14:paraId="6C7C9F84" w14:textId="58F76588"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2413145B" w14:textId="19F86E58"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56F907A" w:rsidR="002D2B7D"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45B97F12" w14:textId="5485BE49"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3706CAE0" w:rsidR="002C7C99"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8FB3F1E" w14:textId="5A44C597"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61F9B48D" w14:textId="70F7AFFC" w:rsidR="00A50F96" w:rsidRDefault="00F50D4A" w:rsidP="00BF7FC7">
            <w:pPr>
              <w:pStyle w:val="Prrafodelista"/>
              <w:spacing w:line="240" w:lineRule="auto"/>
              <w:ind w:left="0" w:firstLine="0"/>
              <w:contextualSpacing w:val="0"/>
            </w:pPr>
            <w:r>
              <w:t>Respaldo del repositorio principal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3224012C" w14:textId="47B20202" w:rsidR="002C7C99" w:rsidRDefault="002C7C99" w:rsidP="00BF7FC7">
            <w:pPr>
              <w:pStyle w:val="Prrafodelista"/>
              <w:spacing w:line="240" w:lineRule="auto"/>
              <w:ind w:left="0" w:firstLine="0"/>
              <w:contextualSpacing w:val="0"/>
              <w:jc w:val="center"/>
            </w:pPr>
          </w:p>
          <w:p w14:paraId="1303F4CD" w14:textId="19D3096F" w:rsidR="002C7C99" w:rsidRDefault="002C7C99" w:rsidP="00BF7FC7">
            <w:pPr>
              <w:pStyle w:val="Prrafodelista"/>
              <w:spacing w:line="240" w:lineRule="auto"/>
              <w:ind w:left="0" w:firstLine="0"/>
              <w:contextualSpacing w:val="0"/>
              <w:jc w:val="center"/>
            </w:pPr>
          </w:p>
          <w:p w14:paraId="501D9A33" w14:textId="77777777" w:rsidR="002C7C99" w:rsidRDefault="002C7C99" w:rsidP="00BF7FC7">
            <w:pPr>
              <w:pStyle w:val="Prrafodelista"/>
              <w:spacing w:line="240" w:lineRule="auto"/>
              <w:ind w:left="0" w:firstLine="0"/>
              <w:contextualSpacing w:val="0"/>
              <w:jc w:val="center"/>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7633C0E4" w14:textId="701E3550"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6BF5BF8" w14:textId="0A75E6F9"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0FB938E3" w14:textId="08A5A7A0"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7C8AA350" w14:textId="0129B1C4"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0DF2E5B" w14:textId="372E918A" w:rsidR="00032469" w:rsidRDefault="00C15C62" w:rsidP="00B13319">
      <w:bookmarkStart w:id="29" w:name="_Toc22390905"/>
      <w:r w:rsidRPr="00B13319">
        <w:rPr>
          <w:rStyle w:val="Ttulo3Car"/>
        </w:rPr>
        <w:t>Metodología I</w:t>
      </w:r>
      <w:r w:rsidR="007C37BA" w:rsidRPr="00B13319">
        <w:rPr>
          <w:rStyle w:val="Ttulo3Car"/>
        </w:rPr>
        <w:t>CONIX</w:t>
      </w:r>
      <w:r w:rsidR="00B13319" w:rsidRPr="00B13319">
        <w:rPr>
          <w:rStyle w:val="Ttulo3Car"/>
        </w:rPr>
        <w:t>.</w:t>
      </w:r>
      <w:bookmarkEnd w:id="29"/>
      <w:r w:rsidR="00B13319">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lastRenderedPageBreak/>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8AE89B0" w:rsidR="007C37BA" w:rsidRDefault="00726B5C" w:rsidP="00C7692B">
      <w:r>
        <w:t xml:space="preserve">El proceso de ICONIX </w:t>
      </w:r>
      <w:r w:rsidR="00FD4807">
        <w:t xml:space="preserve">(ver figura </w:t>
      </w:r>
      <w:r w:rsidR="008D60F9">
        <w:t>6</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1E31EAEF" w:rsidR="00932ADD" w:rsidRDefault="00932ADD" w:rsidP="00932ADD">
      <w:pPr>
        <w:pStyle w:val="Descripcin"/>
        <w:jc w:val="center"/>
        <w:rPr>
          <w:color w:val="auto"/>
          <w:sz w:val="24"/>
        </w:rPr>
      </w:pPr>
      <w:bookmarkStart w:id="30" w:name="_Toc22390930"/>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890FE2">
        <w:rPr>
          <w:noProof/>
          <w:color w:val="auto"/>
          <w:sz w:val="24"/>
        </w:rPr>
        <w:t>6</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9"/>
      </w:r>
      <w:bookmarkEnd w:id="30"/>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Rumbaugh, el método Objectory de Ivar Jacobson y el método Booch de Grady Booch</w:t>
      </w:r>
      <w:r w:rsidR="00C01F5C">
        <w:t xml:space="preserve">; </w:t>
      </w:r>
      <w:r w:rsidR="00C01F5C">
        <w:lastRenderedPageBreak/>
        <w:t>debido a que</w:t>
      </w:r>
      <w:r w:rsidR="00C01F5C" w:rsidRPr="00C01F5C">
        <w:t xml:space="preserve"> </w:t>
      </w:r>
      <w:r w:rsidR="00C01F5C">
        <w:t>las fortalezas y debilidades que estas metodologías poseían se complementaban entre sí.</w:t>
      </w:r>
    </w:p>
    <w:p w14:paraId="09EA69EC" w14:textId="77777777" w:rsidR="009C133B" w:rsidRPr="009C133B" w:rsidRDefault="00016DEF" w:rsidP="009C133B">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 xml:space="preserve">diagrama que muestra todos los cursos posibles que los casos de uso pueden elegir y además muestra tanto los métodos pertenecientes a cada </w:t>
      </w:r>
      <w:r>
        <w:lastRenderedPageBreak/>
        <w:t>objeto como los mensajes</w:t>
      </w:r>
      <w:r w:rsidR="00016DEF">
        <w:t xml:space="preserve"> que se producen al realizar una acción determinada al sistema.</w:t>
      </w:r>
    </w:p>
    <w:p w14:paraId="3999B7CE" w14:textId="5021F5C0" w:rsidR="005827D9" w:rsidRPr="00B062ED" w:rsidRDefault="00740D7C" w:rsidP="001C01F0">
      <w:pPr>
        <w:pStyle w:val="Prrafodelista"/>
        <w:numPr>
          <w:ilvl w:val="0"/>
          <w:numId w:val="136"/>
        </w:numPr>
        <w:rPr>
          <w:b/>
          <w:bCs/>
        </w:rPr>
      </w:pPr>
      <w:r w:rsidRPr="00B062ED">
        <w:rPr>
          <w:b/>
          <w:bCs/>
        </w:rPr>
        <w:t>Características de ICONIX:</w:t>
      </w:r>
    </w:p>
    <w:p w14:paraId="4FD70F41" w14:textId="77777777" w:rsidR="004C1410" w:rsidRDefault="00740D7C" w:rsidP="004C1410">
      <w:r>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lastRenderedPageBreak/>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lastRenderedPageBreak/>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2C6D9943" w14:textId="7C0E8B51" w:rsidR="00640F5A" w:rsidRDefault="00FF47E5" w:rsidP="00890FE2">
      <w:pPr>
        <w:ind w:left="1648" w:firstLine="0"/>
      </w:pPr>
      <w:r>
        <w:rPr>
          <w:b/>
        </w:rPr>
        <w:t xml:space="preserve">Hito: </w:t>
      </w:r>
      <w:r>
        <w:t>Entrega.</w:t>
      </w:r>
    </w:p>
    <w:p w14:paraId="7F001C3C" w14:textId="3AED370A" w:rsidR="00F13A0D" w:rsidRDefault="008555C1" w:rsidP="008555C1">
      <w:pPr>
        <w:pStyle w:val="Ttulo2"/>
      </w:pPr>
      <w:bookmarkStart w:id="31" w:name="_Toc22390906"/>
      <w:r>
        <w:t>Marco legal</w:t>
      </w:r>
      <w:bookmarkEnd w:id="31"/>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lastRenderedPageBreak/>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7685AB15" w14:textId="454F0A81" w:rsidR="00640F5A" w:rsidRDefault="00640F5A" w:rsidP="00E13F64">
      <w:pPr>
        <w:ind w:firstLine="0"/>
      </w:pPr>
    </w:p>
    <w:p w14:paraId="0452DA69" w14:textId="234D2F89" w:rsidR="00640F5A" w:rsidRDefault="00640F5A" w:rsidP="00E13F64">
      <w:pPr>
        <w:ind w:firstLine="0"/>
      </w:pPr>
    </w:p>
    <w:p w14:paraId="632557AF" w14:textId="7C857460" w:rsidR="00640F5A" w:rsidRDefault="00640F5A" w:rsidP="00E13F64">
      <w:pPr>
        <w:ind w:firstLine="0"/>
      </w:pPr>
    </w:p>
    <w:p w14:paraId="26CE89A0" w14:textId="5C82979D" w:rsidR="00640F5A" w:rsidRDefault="00640F5A" w:rsidP="00E13F64">
      <w:pPr>
        <w:ind w:firstLine="0"/>
      </w:pPr>
    </w:p>
    <w:p w14:paraId="18FF4FBC" w14:textId="15A28FC7" w:rsidR="00640F5A" w:rsidRDefault="00640F5A" w:rsidP="00E13F64">
      <w:pPr>
        <w:ind w:firstLine="0"/>
      </w:pPr>
    </w:p>
    <w:p w14:paraId="18728CC7" w14:textId="7D8F6CB4" w:rsidR="00640F5A" w:rsidRDefault="00640F5A" w:rsidP="00E13F64">
      <w:pPr>
        <w:ind w:firstLine="0"/>
      </w:pPr>
    </w:p>
    <w:p w14:paraId="024A415C" w14:textId="75BA2595" w:rsidR="00640F5A" w:rsidRDefault="00640F5A" w:rsidP="00E13F64">
      <w:pPr>
        <w:ind w:firstLine="0"/>
      </w:pPr>
    </w:p>
    <w:p w14:paraId="0140CA0F" w14:textId="2D944E7C" w:rsidR="00640F5A" w:rsidRDefault="00640F5A" w:rsidP="00E13F64">
      <w:pPr>
        <w:ind w:firstLine="0"/>
      </w:pPr>
    </w:p>
    <w:p w14:paraId="26DAE348" w14:textId="5503A0FB" w:rsidR="00640F5A" w:rsidRDefault="00640F5A" w:rsidP="00E13F64">
      <w:pPr>
        <w:ind w:firstLine="0"/>
      </w:pPr>
    </w:p>
    <w:p w14:paraId="07438F16" w14:textId="2CD4A93A" w:rsidR="00890FE2" w:rsidRDefault="00890FE2" w:rsidP="00E13F64">
      <w:pPr>
        <w:ind w:firstLine="0"/>
      </w:pPr>
    </w:p>
    <w:p w14:paraId="756CD77B" w14:textId="501364F5" w:rsidR="00890FE2" w:rsidRDefault="00890FE2" w:rsidP="00E13F64">
      <w:pPr>
        <w:ind w:firstLine="0"/>
      </w:pPr>
    </w:p>
    <w:p w14:paraId="1314DEC7" w14:textId="77777777" w:rsidR="00890FE2" w:rsidRDefault="00890FE2" w:rsidP="00E13F64">
      <w:pPr>
        <w:ind w:firstLine="0"/>
      </w:pPr>
    </w:p>
    <w:p w14:paraId="2B9B8880" w14:textId="77777777" w:rsidR="00890FE2" w:rsidRDefault="00890FE2" w:rsidP="00E13F64">
      <w:pPr>
        <w:ind w:firstLine="0"/>
      </w:pPr>
    </w:p>
    <w:p w14:paraId="0D3BC087" w14:textId="525DF04A" w:rsidR="00227E9A" w:rsidRDefault="0089359C" w:rsidP="0089359C">
      <w:pPr>
        <w:pStyle w:val="Ttulo1"/>
      </w:pPr>
      <w:bookmarkStart w:id="32" w:name="_Toc22390907"/>
      <w:r>
        <w:lastRenderedPageBreak/>
        <w:t>Desarrollo</w:t>
      </w:r>
      <w:bookmarkEnd w:id="32"/>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ECE7E26"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B20BC0">
        <w:t>.</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33" w:name="_Toc22390908"/>
      <w:r>
        <w:t>Fase 1: Planificación del proyecto</w:t>
      </w:r>
      <w:bookmarkEnd w:id="33"/>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45738916" w:rsidR="002E49F7" w:rsidRPr="00E71A45" w:rsidRDefault="000956EB" w:rsidP="00D33F32">
      <w:bookmarkStart w:id="34" w:name="_Toc22390909"/>
      <w:r w:rsidRPr="00D33F32">
        <w:rPr>
          <w:rStyle w:val="Ttulo3Car"/>
        </w:rPr>
        <w:t>Plan de</w:t>
      </w:r>
      <w:r w:rsidR="00456D66" w:rsidRPr="00D33F32">
        <w:rPr>
          <w:rStyle w:val="Ttulo3Car"/>
        </w:rPr>
        <w:t>l</w:t>
      </w:r>
      <w:r w:rsidRPr="00D33F32">
        <w:rPr>
          <w:rStyle w:val="Ttulo3Car"/>
        </w:rPr>
        <w:t xml:space="preserve"> proyecto</w:t>
      </w:r>
      <w:r w:rsidR="00DF5989" w:rsidRPr="00D33F32">
        <w:rPr>
          <w:rStyle w:val="Ttulo3Car"/>
        </w:rPr>
        <w:t>.</w:t>
      </w:r>
      <w:bookmarkEnd w:id="34"/>
      <w:r w:rsidR="00DF5989">
        <w:t xml:space="preserve"> </w:t>
      </w:r>
      <w:r w:rsidR="00DF5989"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 xml:space="preserve">Se elaborará un sistema que va a permitir transferir, procesar y comunicar los datos ambientales de la empresa Sanambiente, este sistema involucra el desarrollo de una arquitectura </w:t>
      </w:r>
      <w:r>
        <w:rPr>
          <w:rFonts w:eastAsia="Times New Roman" w:cs="Times New Roman"/>
          <w:szCs w:val="24"/>
        </w:rPr>
        <w:lastRenderedPageBreak/>
        <w:t>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2. El sistema debe permitir crear, modificar, borrar, visualizar comandos para ser utilizados por los protocolos de comunicación X y Y.</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lastRenderedPageBreak/>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9. El sistema debe permitir configurar los comandos de modbus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r>
        <w:rPr>
          <w:rFonts w:eastAsia="Times New Roman" w:cs="Times New Roman"/>
          <w:szCs w:val="24"/>
        </w:rPr>
        <w:lastRenderedPageBreak/>
        <w:t>ppb, valor bajo 30 ppb,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27. El sistema debe permitir exportar datos a csv, excel, txt, pdf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lastRenderedPageBreak/>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31. El sistema debe permitir mantener los siguientes roles visualizador: solo puede ver datos de las estaciones, operador: puede modificar datos de las estaciones (parámetros, nombres, etc),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34. El sistema debe permitir exportar datos a csv, excel, txt, pdf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35. El sistema debe permitir generar reportes, de acuerdo a la base de tiempo, diarios, mensuales, anuales, grupo de estaciones/parámetros, reportes datos máximos, mínimos y desviación estándar, reporte percentil (porcentajes de datos válidos y promedios), reportes multiestaciones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lastRenderedPageBreak/>
        <w:t>36. El sistema debe permitir generar reportes de manera automática y descargarlos o enviarlos por correo de acuerdo en csv, excel, txt, pdf,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43. El sistema debe ser responsive design</w:t>
      </w:r>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35"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35"/>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rPr>
          <w:rFonts w:eastAsia="Times New Roman" w:cs="Times New Roman"/>
          <w:szCs w:val="24"/>
        </w:rPr>
      </w:pPr>
      <w:r>
        <w:rPr>
          <w:rFonts w:eastAsia="Times New Roman" w:cs="Times New Roman"/>
          <w:szCs w:val="24"/>
        </w:rPr>
        <w:lastRenderedPageBreak/>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5C4E38">
      <w:pPr>
        <w:numPr>
          <w:ilvl w:val="0"/>
          <w:numId w:val="65"/>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Procesador: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rPr>
          <w:rFonts w:eastAsia="Times New Roman" w:cs="Times New Roman"/>
          <w:szCs w:val="24"/>
        </w:rPr>
      </w:pPr>
      <w:r>
        <w:rPr>
          <w:rFonts w:eastAsia="Times New Roman" w:cs="Times New Roman"/>
          <w:szCs w:val="24"/>
        </w:rPr>
        <w:t>Todas las herramientas que se utilizarán para llevar a cabo el desarrollo del proyecto son de uso libre, ejemplo: Visual Studio Code.</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075F1438" w:rsidR="00EC2A35" w:rsidRPr="00670E5A" w:rsidRDefault="00EC2A35" w:rsidP="00670E5A">
      <w:pPr>
        <w:rPr>
          <w:rFonts w:eastAsia="Times New Roman" w:cs="Times New Roman"/>
          <w:b/>
          <w:bCs/>
          <w:szCs w:val="24"/>
        </w:rPr>
      </w:pPr>
      <w:bookmarkStart w:id="36" w:name="_Toc22390910"/>
      <w:r w:rsidRPr="00D33F32">
        <w:rPr>
          <w:rStyle w:val="Ttulo3Car"/>
        </w:rPr>
        <w:t>Repositorio del proyecto</w:t>
      </w:r>
      <w:r w:rsidR="00D33F32">
        <w:rPr>
          <w:rStyle w:val="Ttulo3Car"/>
        </w:rPr>
        <w:t>.</w:t>
      </w:r>
      <w:bookmarkEnd w:id="36"/>
      <w:r w:rsidR="00670E5A">
        <w:rPr>
          <w:rFonts w:eastAsia="Times New Roman" w:cs="Times New Roman"/>
          <w:b/>
          <w:bCs/>
          <w:szCs w:val="24"/>
        </w:rPr>
        <w:t xml:space="preserve"> </w:t>
      </w:r>
      <w:r w:rsidR="00D33F32">
        <w:rPr>
          <w:rFonts w:eastAsia="Times New Roman" w:cs="Times New Roman"/>
          <w:szCs w:val="24"/>
        </w:rPr>
        <w:t>P</w:t>
      </w:r>
      <w:r>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Pr>
          <w:color w:val="000000"/>
        </w:rPr>
        <w:t>Para la entrega</w:t>
      </w:r>
      <w:r w:rsidR="00A045DC">
        <w:rPr>
          <w:color w:val="000000"/>
        </w:rPr>
        <w:t xml:space="preserve"> ordenada</w:t>
      </w:r>
      <w:r>
        <w:rPr>
          <w:color w:val="000000"/>
        </w:rPr>
        <w:t xml:space="preserve"> de </w:t>
      </w:r>
      <w:r w:rsidR="00A045DC">
        <w:rPr>
          <w:color w:val="000000"/>
        </w:rPr>
        <w:t>las tareas</w:t>
      </w:r>
      <w:r>
        <w:rPr>
          <w:color w:val="000000"/>
        </w:rPr>
        <w:t xml:space="preserve"> por parte de los equipos de trabajo se </w:t>
      </w:r>
      <w:r w:rsidR="00A045DC">
        <w:rPr>
          <w:color w:val="000000"/>
        </w:rPr>
        <w:t>les asignó una rama (branch)</w:t>
      </w:r>
      <w:r>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w:t>
      </w:r>
      <w:r w:rsidR="00ED3223">
        <w:rPr>
          <w:color w:val="000000"/>
        </w:rPr>
        <w:t xml:space="preserve">uestra </w:t>
      </w:r>
      <w:r w:rsidR="00957E6D">
        <w:rPr>
          <w:color w:val="000000"/>
        </w:rPr>
        <w:t>cómo es visto el repositorio</w:t>
      </w:r>
      <w:r w:rsidR="009024AD">
        <w:rPr>
          <w:color w:val="000000"/>
        </w:rPr>
        <w:t xml:space="preserve"> desde la aplicación web</w:t>
      </w:r>
      <w:r w:rsidR="00ED3223">
        <w:rPr>
          <w:color w:val="000000"/>
        </w:rPr>
        <w:t xml:space="preserve"> de GitHub</w:t>
      </w:r>
      <w:r w:rsidR="009024AD">
        <w:rPr>
          <w:color w:val="000000"/>
        </w:rPr>
        <w:t xml:space="preserve"> (ver </w:t>
      </w:r>
      <w:r w:rsidR="00EE1D38">
        <w:rPr>
          <w:color w:val="000000"/>
        </w:rPr>
        <w:t>f</w:t>
      </w:r>
      <w:r w:rsidR="009024AD">
        <w:rPr>
          <w:color w:val="000000"/>
        </w:rPr>
        <w:t xml:space="preserve">igura </w:t>
      </w:r>
      <w:r w:rsidR="008D60F9">
        <w:rPr>
          <w:color w:val="000000"/>
        </w:rPr>
        <w:t>7</w:t>
      </w:r>
      <w:r w:rsidR="009024AD">
        <w:rPr>
          <w:color w:val="000000"/>
        </w:rPr>
        <w:t>):</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70C748AA" w14:textId="157414D5" w:rsidR="002B5ADE" w:rsidRPr="00560C9B" w:rsidRDefault="00630E6C" w:rsidP="00560C9B">
      <w:pPr>
        <w:pStyle w:val="Descripcin"/>
        <w:jc w:val="center"/>
        <w:rPr>
          <w:color w:val="auto"/>
          <w:sz w:val="24"/>
          <w:szCs w:val="24"/>
        </w:rPr>
      </w:pPr>
      <w:bookmarkStart w:id="37" w:name="_Toc22390931"/>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890FE2">
        <w:rPr>
          <w:noProof/>
          <w:color w:val="auto"/>
          <w:sz w:val="24"/>
          <w:szCs w:val="24"/>
        </w:rPr>
        <w:t>7</w:t>
      </w:r>
      <w:r w:rsidRPr="00630E6C">
        <w:rPr>
          <w:color w:val="auto"/>
          <w:sz w:val="24"/>
          <w:szCs w:val="24"/>
        </w:rPr>
        <w:fldChar w:fldCharType="end"/>
      </w:r>
      <w:r w:rsidRPr="00630E6C">
        <w:rPr>
          <w:color w:val="auto"/>
          <w:sz w:val="24"/>
          <w:szCs w:val="24"/>
        </w:rPr>
        <w:t xml:space="preserve">. </w:t>
      </w:r>
      <w:r w:rsidR="00880C22">
        <w:rPr>
          <w:color w:val="auto"/>
          <w:sz w:val="24"/>
          <w:szCs w:val="24"/>
        </w:rPr>
        <w:t>R</w:t>
      </w:r>
      <w:r w:rsidRPr="00630E6C">
        <w:rPr>
          <w:color w:val="auto"/>
          <w:sz w:val="24"/>
          <w:szCs w:val="24"/>
        </w:rPr>
        <w:t>epositorio del proyecto</w:t>
      </w:r>
      <w:r w:rsidR="003A17A1">
        <w:rPr>
          <w:color w:val="auto"/>
          <w:sz w:val="24"/>
          <w:szCs w:val="24"/>
        </w:rPr>
        <w:t>, vist</w:t>
      </w:r>
      <w:r w:rsidR="00880C22">
        <w:rPr>
          <w:color w:val="auto"/>
          <w:sz w:val="24"/>
          <w:szCs w:val="24"/>
        </w:rPr>
        <w:t>o</w:t>
      </w:r>
      <w:r w:rsidR="00B266CE">
        <w:rPr>
          <w:color w:val="auto"/>
          <w:sz w:val="24"/>
          <w:szCs w:val="24"/>
        </w:rPr>
        <w:t xml:space="preserve"> desde la aplicación web de GitHub</w:t>
      </w:r>
      <w:r w:rsidRPr="00630E6C">
        <w:rPr>
          <w:color w:val="auto"/>
          <w:sz w:val="24"/>
          <w:szCs w:val="24"/>
        </w:rPr>
        <w:t>.</w:t>
      </w:r>
      <w:r>
        <w:rPr>
          <w:rStyle w:val="Refdenotaalpie"/>
          <w:color w:val="auto"/>
          <w:sz w:val="24"/>
          <w:szCs w:val="24"/>
        </w:rPr>
        <w:footnoteReference w:id="10"/>
      </w:r>
      <w:bookmarkEnd w:id="37"/>
    </w:p>
    <w:p w14:paraId="50663A39" w14:textId="45B61D42" w:rsidR="00427E41" w:rsidRDefault="00503A54" w:rsidP="00427E41">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554BF1">
        <w:rPr>
          <w:rFonts w:eastAsia="Times New Roman" w:cs="Times New Roman"/>
          <w:bCs/>
          <w:szCs w:val="24"/>
        </w:rPr>
        <w:t>puesto</w:t>
      </w:r>
      <w:r w:rsidR="00DE6C02">
        <w:rPr>
          <w:rFonts w:eastAsia="Times New Roman" w:cs="Times New Roman"/>
          <w:bCs/>
          <w:szCs w:val="24"/>
        </w:rPr>
        <w:t xml:space="preserve"> que facilit</w:t>
      </w:r>
      <w:r w:rsidR="001E65E1">
        <w:rPr>
          <w:rFonts w:eastAsia="Times New Roman" w:cs="Times New Roman"/>
          <w:bCs/>
          <w:szCs w:val="24"/>
        </w:rPr>
        <w:t>ó</w:t>
      </w:r>
      <w:r w:rsidR="00DE6C02">
        <w:rPr>
          <w:rFonts w:eastAsia="Times New Roman" w:cs="Times New Roman"/>
          <w:bCs/>
          <w:szCs w:val="24"/>
        </w:rPr>
        <w:t xml:space="preserve"> el seguimiento continuo del trabajo realizado por cada equipo</w:t>
      </w:r>
      <w:r w:rsidR="00E72405">
        <w:rPr>
          <w:rFonts w:eastAsia="Times New Roman" w:cs="Times New Roman"/>
          <w:bCs/>
          <w:szCs w:val="24"/>
        </w:rPr>
        <w:t>,</w:t>
      </w:r>
      <w:r w:rsidR="00AA7762">
        <w:rPr>
          <w:rFonts w:eastAsia="Times New Roman" w:cs="Times New Roman"/>
          <w:bCs/>
          <w:szCs w:val="24"/>
        </w:rPr>
        <w:t xml:space="preserve"> </w:t>
      </w:r>
      <w:r w:rsidR="003B4FDA">
        <w:rPr>
          <w:rFonts w:eastAsia="Times New Roman" w:cs="Times New Roman"/>
          <w:bCs/>
          <w:szCs w:val="24"/>
        </w:rPr>
        <w:t xml:space="preserve">a través de </w:t>
      </w:r>
      <w:r w:rsidR="005F2D8D">
        <w:rPr>
          <w:rFonts w:eastAsia="Times New Roman" w:cs="Times New Roman"/>
          <w:bCs/>
          <w:szCs w:val="24"/>
        </w:rPr>
        <w:t>la</w:t>
      </w:r>
      <w:r w:rsidR="00827D55">
        <w:rPr>
          <w:rFonts w:eastAsia="Times New Roman" w:cs="Times New Roman"/>
          <w:bCs/>
          <w:szCs w:val="24"/>
        </w:rPr>
        <w:t xml:space="preserve"> revisión de</w:t>
      </w:r>
      <w:r w:rsidR="005F2D8D">
        <w:rPr>
          <w:rFonts w:eastAsia="Times New Roman" w:cs="Times New Roman"/>
          <w:bCs/>
          <w:szCs w:val="24"/>
        </w:rPr>
        <w:t xml:space="preserve"> fecha</w:t>
      </w:r>
      <w:r w:rsidR="00C82E65">
        <w:rPr>
          <w:rFonts w:eastAsia="Times New Roman" w:cs="Times New Roman"/>
          <w:bCs/>
          <w:szCs w:val="24"/>
        </w:rPr>
        <w:t>, hora</w:t>
      </w:r>
      <w:r w:rsidR="005F2D8D">
        <w:rPr>
          <w:rFonts w:eastAsia="Times New Roman" w:cs="Times New Roman"/>
          <w:bCs/>
          <w:szCs w:val="24"/>
        </w:rPr>
        <w:t xml:space="preserve"> y </w:t>
      </w:r>
      <w:r w:rsidR="00C82E65">
        <w:rPr>
          <w:rFonts w:eastAsia="Times New Roman" w:cs="Times New Roman"/>
          <w:bCs/>
          <w:szCs w:val="24"/>
        </w:rPr>
        <w:t>descripci</w:t>
      </w:r>
      <w:r w:rsidR="009864B8">
        <w:rPr>
          <w:rFonts w:eastAsia="Times New Roman" w:cs="Times New Roman"/>
          <w:bCs/>
          <w:szCs w:val="24"/>
        </w:rPr>
        <w:t>ón</w:t>
      </w:r>
      <w:r w:rsidR="00C82E65">
        <w:rPr>
          <w:rFonts w:eastAsia="Times New Roman" w:cs="Times New Roman"/>
          <w:bCs/>
          <w:szCs w:val="24"/>
        </w:rPr>
        <w:t xml:space="preserve"> </w:t>
      </w:r>
      <w:r w:rsidR="00DA209F">
        <w:rPr>
          <w:rFonts w:eastAsia="Times New Roman" w:cs="Times New Roman"/>
          <w:bCs/>
          <w:szCs w:val="24"/>
        </w:rPr>
        <w:t>que cada cambio</w:t>
      </w:r>
      <w:r w:rsidR="00A46793">
        <w:rPr>
          <w:rFonts w:eastAsia="Times New Roman" w:cs="Times New Roman"/>
          <w:bCs/>
          <w:szCs w:val="24"/>
        </w:rPr>
        <w:t xml:space="preserve"> </w:t>
      </w:r>
      <w:r w:rsidR="00987D57">
        <w:rPr>
          <w:rFonts w:eastAsia="Times New Roman" w:cs="Times New Roman"/>
          <w:bCs/>
          <w:szCs w:val="24"/>
        </w:rPr>
        <w:t>proporciona</w:t>
      </w:r>
      <w:r w:rsidR="00A46793">
        <w:rPr>
          <w:rFonts w:eastAsia="Times New Roman" w:cs="Times New Roman"/>
          <w:bCs/>
          <w:szCs w:val="24"/>
        </w:rPr>
        <w:t xml:space="preserve">ba </w:t>
      </w:r>
      <w:r w:rsidR="00471220">
        <w:rPr>
          <w:rFonts w:eastAsia="Times New Roman" w:cs="Times New Roman"/>
          <w:bCs/>
          <w:szCs w:val="24"/>
        </w:rPr>
        <w:t>en el momento en que</w:t>
      </w:r>
      <w:r w:rsidR="00A46793">
        <w:rPr>
          <w:rFonts w:eastAsia="Times New Roman" w:cs="Times New Roman"/>
          <w:bCs/>
          <w:szCs w:val="24"/>
        </w:rPr>
        <w:t xml:space="preserve"> era producido</w:t>
      </w:r>
      <w:r w:rsidR="0062347B">
        <w:rPr>
          <w:rFonts w:eastAsia="Times New Roman" w:cs="Times New Roman"/>
          <w:bCs/>
          <w:szCs w:val="24"/>
        </w:rPr>
        <w:t>.</w:t>
      </w:r>
    </w:p>
    <w:p w14:paraId="5269DE47" w14:textId="6B667FBF" w:rsidR="008A791E" w:rsidRPr="00C471F1" w:rsidRDefault="00C952B2" w:rsidP="00367D47">
      <w:bookmarkStart w:id="38" w:name="_Toc22390911"/>
      <w:r w:rsidRPr="00367D47">
        <w:rPr>
          <w:rStyle w:val="Ttulo3Car"/>
        </w:rPr>
        <w:t>Resultados de la verificación</w:t>
      </w:r>
      <w:r w:rsidR="003419C2" w:rsidRPr="00367D47">
        <w:rPr>
          <w:rStyle w:val="Ttulo3Car"/>
        </w:rPr>
        <w:t>.</w:t>
      </w:r>
      <w:bookmarkEnd w:id="38"/>
      <w:r w:rsidR="00E2174F">
        <w:rPr>
          <w:b/>
        </w:rPr>
        <w:t xml:space="preserve"> </w:t>
      </w:r>
      <w:r w:rsidR="00367D47">
        <w:t>C</w:t>
      </w:r>
      <w:r w:rsidR="00E2174F">
        <w:t xml:space="preserve">uando se verificaba que los elementos del Plan de proyecto eran </w:t>
      </w:r>
      <w:r w:rsidR="00872BC8">
        <w:t>viables o no completamente</w:t>
      </w:r>
      <w:r w:rsidR="00E2174F">
        <w:t>, los resultados eran diligenciados en esta plantilla</w:t>
      </w:r>
      <w:r w:rsidR="00872BC8">
        <w:t xml:space="preserve"> y </w:t>
      </w:r>
      <w:r w:rsidR="00A015DF">
        <w:t>se 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 A</w:t>
      </w:r>
      <w:r w:rsidR="00C471F1">
        <w:t xml:space="preserve"> continuación</w:t>
      </w:r>
      <w:r w:rsidR="004C5106">
        <w:t>,</w:t>
      </w:r>
      <w:r w:rsidR="00C471F1">
        <w:t xml:space="preserve"> se m</w:t>
      </w:r>
      <w:r w:rsidR="00ED3223">
        <w:t>uestra</w:t>
      </w:r>
      <w:r w:rsidR="00C471F1">
        <w:t xml:space="preserve"> un ejemplo de una verificación realizada al plan del proyecto (ver </w:t>
      </w:r>
      <w:r w:rsidR="00EE1D38">
        <w:t>figura</w:t>
      </w:r>
      <w:r w:rsidR="00C471F1">
        <w:t xml:space="preserve"> </w:t>
      </w:r>
      <w:r w:rsidR="008D60F9">
        <w:t>8</w:t>
      </w:r>
      <w:r w:rsidR="00C471F1">
        <w:t>):</w:t>
      </w:r>
    </w:p>
    <w:p w14:paraId="02753A0E" w14:textId="32886361"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79AECC6F" w14:textId="666F05EE" w:rsidR="00AE21B0" w:rsidRPr="00944DC8" w:rsidRDefault="00944DC8" w:rsidP="00944DC8">
      <w:pPr>
        <w:pStyle w:val="Descripcin"/>
        <w:jc w:val="center"/>
        <w:rPr>
          <w:rFonts w:eastAsia="Times New Roman" w:cs="Times New Roman"/>
          <w:b/>
          <w:color w:val="auto"/>
          <w:sz w:val="24"/>
          <w:szCs w:val="36"/>
        </w:rPr>
      </w:pPr>
      <w:bookmarkStart w:id="39" w:name="_Toc22390932"/>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890FE2">
        <w:rPr>
          <w:noProof/>
          <w:color w:val="auto"/>
          <w:sz w:val="24"/>
          <w:szCs w:val="24"/>
        </w:rPr>
        <w:t>8</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1"/>
      </w:r>
      <w:bookmarkEnd w:id="39"/>
    </w:p>
    <w:p w14:paraId="28EC0CB6" w14:textId="168722D3" w:rsidR="00AE21B0" w:rsidRDefault="00AE21B0" w:rsidP="00AE21B0">
      <w:pPr>
        <w:pStyle w:val="Ttulo2"/>
        <w:rPr>
          <w:rFonts w:eastAsia="Times New Roman"/>
        </w:rPr>
      </w:pPr>
      <w:bookmarkStart w:id="40" w:name="_Toc22390912"/>
      <w:r>
        <w:rPr>
          <w:rFonts w:eastAsia="Times New Roman"/>
        </w:rPr>
        <w:t>Fase 2: Ejecución del plan de</w:t>
      </w:r>
      <w:r w:rsidR="00944DC8">
        <w:rPr>
          <w:rFonts w:eastAsia="Times New Roman"/>
        </w:rPr>
        <w:t>l</w:t>
      </w:r>
      <w:r>
        <w:rPr>
          <w:rFonts w:eastAsia="Times New Roman"/>
        </w:rPr>
        <w:t xml:space="preserve"> proyecto</w:t>
      </w:r>
      <w:bookmarkEnd w:id="40"/>
    </w:p>
    <w:p w14:paraId="785BB40D" w14:textId="77777777" w:rsidR="00506AE1" w:rsidRDefault="00AE21B0" w:rsidP="00506AE1">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3EC901AF" w:rsidR="000C022D" w:rsidRDefault="0062296A" w:rsidP="00506AE1">
      <w:pPr>
        <w:rPr>
          <w:rFonts w:eastAsia="Times New Roman" w:cs="Times New Roman"/>
          <w:bCs/>
          <w:szCs w:val="24"/>
        </w:rPr>
      </w:pPr>
      <w:bookmarkStart w:id="41" w:name="_Toc22390913"/>
      <w:r w:rsidRPr="00506AE1">
        <w:rPr>
          <w:rStyle w:val="Ttulo3Car"/>
        </w:rPr>
        <w:t>Acta de reunión</w:t>
      </w:r>
      <w:r w:rsidR="00506AE1" w:rsidRPr="00506AE1">
        <w:rPr>
          <w:rStyle w:val="Ttulo3Car"/>
        </w:rPr>
        <w:t>.</w:t>
      </w:r>
      <w:bookmarkEnd w:id="41"/>
      <w:r w:rsidR="00506AE1">
        <w:rPr>
          <w:rFonts w:eastAsia="Times New Roman" w:cs="Times New Roman"/>
          <w:b/>
          <w:szCs w:val="24"/>
        </w:rPr>
        <w:t xml:space="preserve"> </w:t>
      </w:r>
      <w:r w:rsidR="00506AE1">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8D60F9">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5535A361" w14:textId="49697AEE" w:rsidR="00046E69" w:rsidRDefault="00406042" w:rsidP="00C1335A">
      <w:pPr>
        <w:keepNext/>
        <w:jc w:val="center"/>
      </w:pPr>
      <w:r>
        <w:rPr>
          <w:noProof/>
        </w:rPr>
        <w:lastRenderedPageBreak/>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7">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5C7D701" w14:textId="1A38E0D6" w:rsidR="0062296A" w:rsidRPr="008E540A" w:rsidRDefault="006B7C3D" w:rsidP="006B7C3D">
      <w:pPr>
        <w:pStyle w:val="Descripcin"/>
        <w:jc w:val="center"/>
        <w:rPr>
          <w:rFonts w:eastAsia="Times New Roman" w:cs="Times New Roman"/>
          <w:bCs/>
          <w:color w:val="auto"/>
          <w:sz w:val="24"/>
          <w:szCs w:val="36"/>
        </w:rPr>
      </w:pPr>
      <w:bookmarkStart w:id="42" w:name="_Toc22390933"/>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890FE2">
        <w:rPr>
          <w:noProof/>
          <w:color w:val="auto"/>
          <w:sz w:val="24"/>
          <w:szCs w:val="24"/>
        </w:rPr>
        <w:t>9</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2"/>
      </w:r>
      <w:bookmarkEnd w:id="42"/>
    </w:p>
    <w:p w14:paraId="491E1676" w14:textId="030D1081" w:rsidR="00AE21B0" w:rsidRPr="003A19DB" w:rsidRDefault="00AE21B0" w:rsidP="00506AE1">
      <w:pPr>
        <w:rPr>
          <w:rFonts w:eastAsia="Times New Roman" w:cs="Times New Roman"/>
          <w:bCs/>
          <w:szCs w:val="24"/>
        </w:rPr>
      </w:pPr>
      <w:bookmarkStart w:id="43" w:name="_Toc22390914"/>
      <w:r w:rsidRPr="00506AE1">
        <w:rPr>
          <w:rStyle w:val="Ttulo3Car"/>
        </w:rPr>
        <w:t>Registro de estado de progreso</w:t>
      </w:r>
      <w:r w:rsidR="00506AE1" w:rsidRPr="00506AE1">
        <w:rPr>
          <w:rStyle w:val="Ttulo3Car"/>
        </w:rPr>
        <w:t>.</w:t>
      </w:r>
      <w:bookmarkEnd w:id="43"/>
      <w:r w:rsidR="003A19DB">
        <w:rPr>
          <w:rFonts w:eastAsia="Times New Roman" w:cs="Times New Roman"/>
          <w:b/>
          <w:szCs w:val="24"/>
        </w:rPr>
        <w:t xml:space="preserve"> </w:t>
      </w:r>
      <w:r w:rsidR="00506AE1">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1</w:t>
      </w:r>
      <w:r w:rsidR="008D60F9">
        <w:rPr>
          <w:rFonts w:eastAsia="Times New Roman" w:cs="Times New Roman"/>
          <w:bCs/>
          <w:szCs w:val="24"/>
        </w:rPr>
        <w:t>0</w:t>
      </w:r>
      <w:r w:rsidR="0017772D">
        <w:rPr>
          <w:rFonts w:eastAsia="Times New Roman" w:cs="Times New Roman"/>
          <w:bCs/>
          <w:szCs w:val="24"/>
        </w:rPr>
        <w:t>)</w:t>
      </w:r>
      <w:r w:rsidR="002D244B">
        <w:rPr>
          <w:rFonts w:eastAsia="Times New Roman" w:cs="Times New Roman"/>
          <w:bCs/>
          <w:szCs w:val="24"/>
        </w:rPr>
        <w:t>:</w:t>
      </w:r>
    </w:p>
    <w:p w14:paraId="4ABCE857" w14:textId="7FA61FA2" w:rsidR="00ED0059" w:rsidRDefault="00997091" w:rsidP="00997091">
      <w:pPr>
        <w:keepNext/>
        <w:ind w:firstLine="0"/>
        <w:jc w:val="center"/>
      </w:pPr>
      <w:r>
        <w:rPr>
          <w:noProof/>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18">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7F448858" w:rsidR="008A791E" w:rsidRDefault="00ED0059" w:rsidP="007874BB">
      <w:pPr>
        <w:pStyle w:val="Descripcin"/>
        <w:ind w:firstLine="0"/>
        <w:jc w:val="center"/>
        <w:rPr>
          <w:noProof/>
          <w:color w:val="auto"/>
          <w:sz w:val="24"/>
          <w:szCs w:val="24"/>
        </w:rPr>
      </w:pPr>
      <w:bookmarkStart w:id="44" w:name="_Toc22390934"/>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890FE2">
        <w:rPr>
          <w:noProof/>
          <w:color w:val="auto"/>
          <w:sz w:val="24"/>
          <w:szCs w:val="24"/>
        </w:rPr>
        <w:t>10</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3"/>
      </w:r>
      <w:bookmarkEnd w:id="44"/>
    </w:p>
    <w:p w14:paraId="278A0973" w14:textId="2373969E" w:rsidR="00FD6C6F" w:rsidRDefault="005635DC" w:rsidP="00367D47">
      <w:bookmarkStart w:id="45" w:name="_Toc22390915"/>
      <w:r w:rsidRPr="00367D47">
        <w:rPr>
          <w:rStyle w:val="Ttulo3Car"/>
        </w:rPr>
        <w:t>Solicitud de cambio</w:t>
      </w:r>
      <w:r w:rsidR="00367D47" w:rsidRPr="00367D47">
        <w:rPr>
          <w:rStyle w:val="Ttulo3Car"/>
        </w:rPr>
        <w:t>.</w:t>
      </w:r>
      <w:bookmarkEnd w:id="45"/>
      <w:r w:rsidR="00367D47">
        <w:rPr>
          <w:b/>
          <w:bCs/>
        </w:rPr>
        <w:t xml:space="preserve"> </w:t>
      </w:r>
      <w:r w:rsidR="00367D47">
        <w:t>P</w:t>
      </w:r>
      <w:r w:rsidR="00851BDD">
        <w:t>lantilla que fue diligenciada por cada equipo de trabajo (incluido el equipo de Gestión)</w:t>
      </w:r>
      <w:r w:rsidR="00FD6C6F">
        <w:t xml:space="preserve"> cuando era necesario</w:t>
      </w:r>
      <w:r w:rsidR="00851BDD">
        <w:t xml:space="preserve">. </w:t>
      </w:r>
    </w:p>
    <w:p w14:paraId="3725C9F1" w14:textId="1318D88A"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8D60F9">
        <w:t>1</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00250269">
            <wp:extent cx="4381500" cy="5676872"/>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19">
                      <a:extLst>
                        <a:ext uri="{28A0092B-C50C-407E-A947-70E740481C1C}">
                          <a14:useLocalDpi xmlns:a14="http://schemas.microsoft.com/office/drawing/2010/main" val="0"/>
                        </a:ext>
                      </a:extLst>
                    </a:blip>
                    <a:stretch>
                      <a:fillRect/>
                    </a:stretch>
                  </pic:blipFill>
                  <pic:spPr>
                    <a:xfrm>
                      <a:off x="0" y="0"/>
                      <a:ext cx="4392400" cy="5690995"/>
                    </a:xfrm>
                    <a:prstGeom prst="rect">
                      <a:avLst/>
                    </a:prstGeom>
                  </pic:spPr>
                </pic:pic>
              </a:graphicData>
            </a:graphic>
          </wp:inline>
        </w:drawing>
      </w:r>
    </w:p>
    <w:p w14:paraId="53E06CBE" w14:textId="619EAF13" w:rsidR="002729D4" w:rsidRPr="00923895" w:rsidRDefault="00923895" w:rsidP="00923895">
      <w:pPr>
        <w:pStyle w:val="Descripcin"/>
        <w:jc w:val="center"/>
        <w:rPr>
          <w:color w:val="auto"/>
          <w:sz w:val="24"/>
          <w:szCs w:val="24"/>
        </w:rPr>
      </w:pPr>
      <w:bookmarkStart w:id="46" w:name="_Toc22390935"/>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6D4E73">
        <w:rPr>
          <w:noProof/>
          <w:color w:val="auto"/>
          <w:sz w:val="24"/>
          <w:szCs w:val="24"/>
        </w:rPr>
        <w:t>11</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4"/>
      </w:r>
      <w:bookmarkEnd w:id="46"/>
    </w:p>
    <w:p w14:paraId="66401E6F" w14:textId="178EECCD" w:rsidR="00D15048" w:rsidRDefault="00992161" w:rsidP="00A03CBC">
      <w:pPr>
        <w:pStyle w:val="Ttulo2"/>
      </w:pPr>
      <w:bookmarkStart w:id="47" w:name="_Toc22390916"/>
      <w:r>
        <w:t xml:space="preserve">Fase 3: </w:t>
      </w:r>
      <w:r w:rsidR="00D15048">
        <w:t>Evaluación y control del proyecto</w:t>
      </w:r>
      <w:bookmarkEnd w:id="47"/>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482D19FD" w14:textId="5BA7D6B4" w:rsidR="00332275" w:rsidRDefault="00F7028A" w:rsidP="00412FEF">
      <w:bookmarkStart w:id="48" w:name="_Toc22390917"/>
      <w:r w:rsidRPr="00412FEF">
        <w:rPr>
          <w:rStyle w:val="Ttulo3Car"/>
        </w:rPr>
        <w:t>Registro de corrección</w:t>
      </w:r>
      <w:r w:rsidR="00412FEF" w:rsidRPr="00412FEF">
        <w:rPr>
          <w:rStyle w:val="Ttulo3Car"/>
        </w:rPr>
        <w:t>.</w:t>
      </w:r>
      <w:bookmarkEnd w:id="48"/>
      <w:r w:rsidR="0076303C">
        <w:rPr>
          <w:b/>
          <w:bCs/>
        </w:rPr>
        <w:t xml:space="preserve"> </w:t>
      </w:r>
      <w:r w:rsidR="00412FEF">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74F07326"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8D60F9">
        <w:t>2</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0">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D1D700E" w:rsidR="0076303C" w:rsidRDefault="008F0F62" w:rsidP="008F0F62">
      <w:pPr>
        <w:pStyle w:val="Descripcin"/>
        <w:jc w:val="center"/>
        <w:rPr>
          <w:color w:val="auto"/>
          <w:sz w:val="24"/>
          <w:szCs w:val="24"/>
        </w:rPr>
      </w:pPr>
      <w:bookmarkStart w:id="49" w:name="_Toc22390936"/>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6D4E73">
        <w:rPr>
          <w:noProof/>
          <w:color w:val="auto"/>
          <w:sz w:val="24"/>
          <w:szCs w:val="24"/>
        </w:rPr>
        <w:t>12</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5"/>
      </w:r>
      <w:bookmarkEnd w:id="49"/>
    </w:p>
    <w:p w14:paraId="7E631599" w14:textId="167ABEBE" w:rsidR="00376D5C" w:rsidRDefault="00376D5C" w:rsidP="00376D5C">
      <w:pPr>
        <w:pStyle w:val="Ttulo2"/>
      </w:pPr>
      <w:bookmarkStart w:id="50" w:name="_Toc22390918"/>
      <w:r>
        <w:lastRenderedPageBreak/>
        <w:t>Fase 4: Cierre del proyecto</w:t>
      </w:r>
      <w:bookmarkEnd w:id="50"/>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5832A4EA" w:rsidR="00B4081F" w:rsidRPr="00406CE3" w:rsidRDefault="00406CE3" w:rsidP="002F25FA">
      <w:bookmarkStart w:id="51" w:name="_Toc22390919"/>
      <w:r w:rsidRPr="002F25FA">
        <w:rPr>
          <w:rStyle w:val="Ttulo3Car"/>
        </w:rPr>
        <w:t>Registro de aceptación</w:t>
      </w:r>
      <w:r w:rsidR="002F25FA" w:rsidRPr="002F25FA">
        <w:rPr>
          <w:rStyle w:val="Ttulo3Car"/>
        </w:rPr>
        <w:t>.</w:t>
      </w:r>
      <w:bookmarkEnd w:id="51"/>
      <w:r>
        <w:rPr>
          <w:b/>
          <w:bCs/>
        </w:rPr>
        <w:t xml:space="preserve"> </w:t>
      </w:r>
      <w:r w:rsidR="002F25FA">
        <w:t>E</w:t>
      </w:r>
      <w:r w:rsidR="007F09BA">
        <w:t>sta plantilla</w:t>
      </w:r>
      <w:r w:rsidR="00471548">
        <w:t xml:space="preserve"> </w:t>
      </w:r>
      <w:r>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8D60F9">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2" w:name="_Toc22390920"/>
      <w:r>
        <w:lastRenderedPageBreak/>
        <w:t>Conclusiones</w:t>
      </w:r>
      <w:bookmarkEnd w:id="52"/>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3" w:name="_Toc22390921"/>
      <w:r>
        <w:lastRenderedPageBreak/>
        <w:t>Referencias</w:t>
      </w:r>
      <w:bookmarkEnd w:id="53"/>
    </w:p>
    <w:p w14:paraId="2A52C9A6" w14:textId="77777777" w:rsidR="00A36870" w:rsidRPr="00A36870" w:rsidRDefault="00FB271E" w:rsidP="00A36870">
      <w:pPr>
        <w:pStyle w:val="Bibliografa"/>
        <w:rPr>
          <w:rFonts w:cs="Times New Roman"/>
        </w:rPr>
      </w:pPr>
      <w:r>
        <w:fldChar w:fldCharType="begin"/>
      </w:r>
      <w:r w:rsidR="00A36870">
        <w:instrText xml:space="preserve"> ADDIN ZOTERO_BIBL {"uncited":[],"omitted":[],"custom":[]} CSL_BIBLIOGRAPHY </w:instrText>
      </w:r>
      <w:r>
        <w:fldChar w:fldCharType="separate"/>
      </w:r>
      <w:r w:rsidR="00A36870" w:rsidRPr="00A36870">
        <w:rPr>
          <w:rFonts w:cs="Times New Roman"/>
        </w:rPr>
        <w:t xml:space="preserve">Amavizca Valdez, L. O., García Ruíz, A. C., Jiménez López, E., Duarte Guerrero, G. L., &amp; Vásquez Brindis, J. C. (2014). </w:t>
      </w:r>
      <w:r w:rsidR="00A36870" w:rsidRPr="00A36870">
        <w:rPr>
          <w:rFonts w:cs="Times New Roman"/>
          <w:i/>
          <w:iCs/>
        </w:rPr>
        <w:t>Aplicación de la metodología semi-ágil ICONIX para el desarrollo de software: Implementación y publicación de un sitio WEB para una empresa SPIN -OFF en el Sur de Sonora, México.</w:t>
      </w:r>
      <w:r w:rsidR="00A36870" w:rsidRPr="00A36870">
        <w:rPr>
          <w:rFonts w:cs="Times New Roman"/>
        </w:rPr>
        <w:t xml:space="preserve"> [Científico].</w:t>
      </w:r>
    </w:p>
    <w:p w14:paraId="450EAFC9" w14:textId="77777777" w:rsidR="00A36870" w:rsidRPr="00A36870" w:rsidRDefault="00A36870" w:rsidP="00A36870">
      <w:pPr>
        <w:pStyle w:val="Bibliografa"/>
        <w:rPr>
          <w:rFonts w:cs="Times New Roman"/>
        </w:rPr>
      </w:pPr>
      <w:r w:rsidRPr="00A36870">
        <w:rPr>
          <w:rFonts w:cs="Times New Roman"/>
        </w:rPr>
        <w:t xml:space="preserve">Bona, C. (2002). </w:t>
      </w:r>
      <w:r w:rsidRPr="00A36870">
        <w:rPr>
          <w:rFonts w:cs="Times New Roman"/>
          <w:i/>
          <w:iCs/>
        </w:rPr>
        <w:t>AVALIAÇÃO DE PROCESSOS DE SOFTWARE: UM ESTUDO DE CASO EM XP E ICONIX</w:t>
      </w:r>
      <w:r w:rsidRPr="00A36870">
        <w:rPr>
          <w:rFonts w:cs="Times New Roman"/>
        </w:rPr>
        <w:t>. Universidade Federal de Santa Catarina, Florianópolis.</w:t>
      </w:r>
    </w:p>
    <w:p w14:paraId="5F7A7AA0" w14:textId="77777777" w:rsidR="00A36870" w:rsidRPr="00A36870" w:rsidRDefault="00A36870" w:rsidP="00A36870">
      <w:pPr>
        <w:pStyle w:val="Bibliografa"/>
        <w:rPr>
          <w:rFonts w:cs="Times New Roman"/>
        </w:rPr>
      </w:pPr>
      <w:r w:rsidRPr="00A36870">
        <w:rPr>
          <w:rFonts w:cs="Times New Roman"/>
        </w:rPr>
        <w:t xml:space="preserve">Cataldi, Z. (2000). </w:t>
      </w:r>
      <w:r w:rsidRPr="00A36870">
        <w:rPr>
          <w:rFonts w:cs="Times New Roman"/>
          <w:i/>
          <w:iCs/>
        </w:rPr>
        <w:t>Una metodología para el diseño, desarrollo y evaluación de software educativo</w:t>
      </w:r>
      <w:r w:rsidRPr="00A36870">
        <w:rPr>
          <w:rFonts w:cs="Times New Roman"/>
        </w:rPr>
        <w:t>. Universidad Nacional de la Plata, La Plata.</w:t>
      </w:r>
    </w:p>
    <w:p w14:paraId="78BF2656" w14:textId="77777777" w:rsidR="00A36870" w:rsidRPr="00A36870" w:rsidRDefault="00A36870" w:rsidP="00A36870">
      <w:pPr>
        <w:pStyle w:val="Bibliografa"/>
        <w:rPr>
          <w:rFonts w:cs="Times New Roman"/>
        </w:rPr>
      </w:pPr>
      <w:r w:rsidRPr="00A36870">
        <w:rPr>
          <w:rFonts w:cs="Times New Roman"/>
        </w:rPr>
        <w:t xml:space="preserve">Fiestas Jacinto, J. E. (2015). </w:t>
      </w:r>
      <w:r w:rsidRPr="00A36870">
        <w:rPr>
          <w:rFonts w:cs="Times New Roman"/>
          <w:i/>
          <w:iCs/>
        </w:rPr>
        <w:t>La implementación de un sistema de inteligencia de negocios que permita mejorar la toma de decisiones respecto a las remuneraciones de la empresa pesquera Carlos Eduardo S.R.L.-2014</w:t>
      </w:r>
      <w:r w:rsidRPr="00A36870">
        <w:rPr>
          <w:rFonts w:cs="Times New Roman"/>
        </w:rPr>
        <w:t>. Universidad Nacional de Trujillo, Trujillo.</w:t>
      </w:r>
    </w:p>
    <w:p w14:paraId="582EA5C1" w14:textId="77777777" w:rsidR="00A36870" w:rsidRPr="00A36870" w:rsidRDefault="00A36870" w:rsidP="00A36870">
      <w:pPr>
        <w:pStyle w:val="Bibliografa"/>
        <w:rPr>
          <w:rFonts w:cs="Times New Roman"/>
          <w:lang w:val="en-US"/>
        </w:rPr>
      </w:pPr>
      <w:r w:rsidRPr="00A36870">
        <w:rPr>
          <w:rFonts w:cs="Times New Roman"/>
        </w:rPr>
        <w:t xml:space="preserve">González Toste, D., Valdés González, A. A., Romero Gómez, Y., &amp; García Pérez, Y. (2017). </w:t>
      </w:r>
      <w:r w:rsidRPr="00A36870">
        <w:rPr>
          <w:rFonts w:cs="Times New Roman"/>
          <w:i/>
          <w:iCs/>
        </w:rPr>
        <w:t>El uso de las TIC como apoyo al proceso de formación máster en «Ciencias de la educación»</w:t>
      </w:r>
      <w:r w:rsidRPr="00A36870">
        <w:rPr>
          <w:rFonts w:cs="Times New Roman"/>
        </w:rPr>
        <w:t xml:space="preserve">. </w:t>
      </w:r>
      <w:r w:rsidRPr="00A36870">
        <w:rPr>
          <w:rFonts w:cs="Times New Roman"/>
          <w:i/>
          <w:iCs/>
          <w:lang w:val="en-US"/>
        </w:rPr>
        <w:t>2, núm. 4</w:t>
      </w:r>
      <w:r w:rsidRPr="00A36870">
        <w:rPr>
          <w:rFonts w:cs="Times New Roman"/>
          <w:lang w:val="en-US"/>
        </w:rPr>
        <w:t>(octubre-diciembre (2014)), 1-11.</w:t>
      </w:r>
    </w:p>
    <w:p w14:paraId="1099C857" w14:textId="77777777" w:rsidR="00A36870" w:rsidRPr="00A36870" w:rsidRDefault="00A36870" w:rsidP="00A36870">
      <w:pPr>
        <w:pStyle w:val="Bibliografa"/>
        <w:rPr>
          <w:rFonts w:cs="Times New Roman"/>
          <w:lang w:val="en-US"/>
        </w:rPr>
      </w:pPr>
      <w:r w:rsidRPr="00A36870">
        <w:rPr>
          <w:rFonts w:cs="Times New Roman"/>
          <w:lang w:val="en-US"/>
        </w:rPr>
        <w:t xml:space="preserve">Hugues, P., Fisher, P., &amp; Mc Daniel, J. (2010). </w:t>
      </w:r>
      <w:r w:rsidRPr="00A36870">
        <w:rPr>
          <w:rFonts w:cs="Times New Roman"/>
          <w:i/>
          <w:iCs/>
          <w:lang w:val="en-US"/>
        </w:rPr>
        <w:t>System development life cycle models and methodologies</w:t>
      </w:r>
      <w:r w:rsidRPr="00A36870">
        <w:rPr>
          <w:rFonts w:cs="Times New Roman"/>
          <w:lang w:val="en-US"/>
        </w:rPr>
        <w:t>. Canadian Society for International Health Certificate Course in Health Information Systems.</w:t>
      </w:r>
    </w:p>
    <w:p w14:paraId="76A7624E" w14:textId="77777777" w:rsidR="00A36870" w:rsidRPr="00A36870" w:rsidRDefault="00A36870" w:rsidP="00A36870">
      <w:pPr>
        <w:pStyle w:val="Bibliografa"/>
        <w:rPr>
          <w:rFonts w:cs="Times New Roman"/>
          <w:lang w:val="en-US"/>
        </w:rPr>
      </w:pPr>
      <w:r w:rsidRPr="00A36870">
        <w:rPr>
          <w:rFonts w:cs="Times New Roman"/>
          <w:lang w:val="en-US"/>
        </w:rPr>
        <w:t xml:space="preserve">ICONIX Brand Group. (2016). </w:t>
      </w:r>
      <w:r w:rsidRPr="00A36870">
        <w:rPr>
          <w:rFonts w:cs="Times New Roman"/>
          <w:i/>
          <w:iCs/>
          <w:lang w:val="en-US"/>
        </w:rPr>
        <w:t>Manual introductorio de ICONIX</w:t>
      </w:r>
      <w:r w:rsidRPr="00A36870">
        <w:rPr>
          <w:rFonts w:cs="Times New Roman"/>
          <w:lang w:val="en-US"/>
        </w:rPr>
        <w:t>.</w:t>
      </w:r>
    </w:p>
    <w:p w14:paraId="0E734D17" w14:textId="77777777" w:rsidR="00A36870" w:rsidRPr="00A36870" w:rsidRDefault="00A36870" w:rsidP="00A36870">
      <w:pPr>
        <w:pStyle w:val="Bibliografa"/>
        <w:rPr>
          <w:rFonts w:cs="Times New Roman"/>
          <w:lang w:val="en-US"/>
        </w:rPr>
      </w:pPr>
      <w:r w:rsidRPr="00A36870">
        <w:rPr>
          <w:rFonts w:cs="Times New Roman"/>
          <w:lang w:val="en-US"/>
        </w:rPr>
        <w:t xml:space="preserve">IEEE. (1991). </w:t>
      </w:r>
      <w:r w:rsidRPr="00A36870">
        <w:rPr>
          <w:rFonts w:cs="Times New Roman"/>
          <w:i/>
          <w:iCs/>
          <w:lang w:val="en-US"/>
        </w:rPr>
        <w:t>A Compilation of IEEE Standard Computer Glossaries”, IEEE Standard Computer Dictionary (IEEE-STD-610)</w:t>
      </w:r>
      <w:r w:rsidRPr="00A36870">
        <w:rPr>
          <w:rFonts w:cs="Times New Roman"/>
          <w:lang w:val="en-US"/>
        </w:rPr>
        <w:t>.</w:t>
      </w:r>
    </w:p>
    <w:p w14:paraId="78611D7B" w14:textId="77777777" w:rsidR="00A36870" w:rsidRPr="00A36870" w:rsidRDefault="00A36870" w:rsidP="00A36870">
      <w:pPr>
        <w:pStyle w:val="Bibliografa"/>
        <w:rPr>
          <w:rFonts w:cs="Times New Roman"/>
          <w:lang w:val="en-US"/>
        </w:rPr>
      </w:pPr>
      <w:r w:rsidRPr="00A36870">
        <w:rPr>
          <w:rFonts w:cs="Times New Roman"/>
          <w:lang w:val="en-US"/>
        </w:rPr>
        <w:t xml:space="preserve">ISO/IEC. (2011). </w:t>
      </w:r>
      <w:r w:rsidRPr="00A36870">
        <w:rPr>
          <w:rFonts w:cs="Times New Roman"/>
          <w:i/>
          <w:iCs/>
          <w:lang w:val="en-US"/>
        </w:rPr>
        <w:t>Software engineering—Lifecycle profiles for Very Small Entities (VSEs) Part 5-1-2: Management and engineering guide: Generic profile group: Basic profile</w:t>
      </w:r>
      <w:r w:rsidRPr="00A36870">
        <w:rPr>
          <w:rFonts w:cs="Times New Roman"/>
          <w:lang w:val="en-US"/>
        </w:rPr>
        <w:t>.</w:t>
      </w:r>
    </w:p>
    <w:p w14:paraId="40B4E561" w14:textId="77777777" w:rsidR="00A36870" w:rsidRPr="00A36870" w:rsidRDefault="00A36870" w:rsidP="00A36870">
      <w:pPr>
        <w:pStyle w:val="Bibliografa"/>
        <w:rPr>
          <w:rFonts w:cs="Times New Roman"/>
        </w:rPr>
      </w:pPr>
      <w:r w:rsidRPr="00A36870">
        <w:rPr>
          <w:rFonts w:cs="Times New Roman"/>
          <w:lang w:val="en-US"/>
        </w:rPr>
        <w:lastRenderedPageBreak/>
        <w:t xml:space="preserve">Jacobson, I., Booch, G., &amp; Rumbaugh, J. (2000). </w:t>
      </w:r>
      <w:r w:rsidRPr="00A36870">
        <w:rPr>
          <w:rFonts w:cs="Times New Roman"/>
          <w:i/>
          <w:iCs/>
        </w:rPr>
        <w:t>El proceso unificado de desarrollo de software</w:t>
      </w:r>
      <w:r w:rsidRPr="00A36870">
        <w:rPr>
          <w:rFonts w:cs="Times New Roman"/>
        </w:rPr>
        <w:t xml:space="preserve"> (S. Sánchez, M. Á. Sicilia, C. Canal, &amp; F. J. Durán, Trads.). Madrid: Addison Wesley.</w:t>
      </w:r>
    </w:p>
    <w:p w14:paraId="76D09114" w14:textId="77777777" w:rsidR="00A36870" w:rsidRPr="00A36870" w:rsidRDefault="00A36870" w:rsidP="00A36870">
      <w:pPr>
        <w:pStyle w:val="Bibliografa"/>
        <w:rPr>
          <w:rFonts w:cs="Times New Roman"/>
          <w:lang w:val="en-US"/>
        </w:rPr>
      </w:pPr>
      <w:r w:rsidRPr="00A36870">
        <w:rPr>
          <w:rFonts w:cs="Times New Roman"/>
        </w:rPr>
        <w:t xml:space="preserve">Laporte, C., O´connor, R., &amp; García, L. (2016). </w:t>
      </w:r>
      <w:r w:rsidRPr="00A36870">
        <w:rPr>
          <w:rFonts w:cs="Times New Roman"/>
          <w:i/>
          <w:iCs/>
          <w:lang w:val="en-US"/>
        </w:rPr>
        <w:t>THE IMPLEMENTATION OF ISO/IEC 29110 SOFTWARE ENGINEERING STANDARDS AND GUIDES IN VERY SMALL ENTITES</w:t>
      </w:r>
      <w:r w:rsidRPr="00A36870">
        <w:rPr>
          <w:rFonts w:cs="Times New Roman"/>
          <w:lang w:val="en-US"/>
        </w:rPr>
        <w:t>. École de technologie supérieure, Montréal, Canada, School of Computing, Dublin City University, Dublin, Ireland, Universidad Peruana de Ciencias Aplicadas, Lima, Peru.</w:t>
      </w:r>
    </w:p>
    <w:p w14:paraId="3A5A9A1C" w14:textId="77777777" w:rsidR="00A36870" w:rsidRPr="00A36870" w:rsidRDefault="00A36870" w:rsidP="00A36870">
      <w:pPr>
        <w:pStyle w:val="Bibliografa"/>
        <w:rPr>
          <w:rFonts w:cs="Times New Roman"/>
        </w:rPr>
      </w:pPr>
      <w:r w:rsidRPr="00A36870">
        <w:rPr>
          <w:rFonts w:cs="Times New Roman"/>
        </w:rPr>
        <w:t xml:space="preserve">LEGARIA. (2018). </w:t>
      </w:r>
      <w:r w:rsidRPr="00A36870">
        <w:rPr>
          <w:rFonts w:cs="Times New Roman"/>
          <w:i/>
          <w:iCs/>
        </w:rPr>
        <w:t>IMPLEMENTACIÓN DE PROCESO ORGANIZACIONAL DE GESTIÓN DE PROYECTOS EN DEVELOPIT</w:t>
      </w:r>
      <w:r w:rsidRPr="00A36870">
        <w:rPr>
          <w:rFonts w:cs="Times New Roman"/>
        </w:rPr>
        <w:t>. SANTIAGO DE CHILE.</w:t>
      </w:r>
    </w:p>
    <w:p w14:paraId="40D7091A" w14:textId="77777777" w:rsidR="00A36870" w:rsidRPr="00A36870" w:rsidRDefault="00A36870" w:rsidP="00A36870">
      <w:pPr>
        <w:pStyle w:val="Bibliografa"/>
        <w:rPr>
          <w:rFonts w:cs="Times New Roman"/>
        </w:rPr>
      </w:pPr>
      <w:r w:rsidRPr="00A36870">
        <w:rPr>
          <w:rFonts w:cs="Times New Roman"/>
        </w:rPr>
        <w:t xml:space="preserve">Madruñero Padilla, E. R. (2018). </w:t>
      </w:r>
      <w:r w:rsidRPr="00A36870">
        <w:rPr>
          <w:rFonts w:cs="Times New Roman"/>
          <w:i/>
          <w:iCs/>
        </w:rPr>
        <w:t>Implementación del estándar ISO/IEC 29110 en el proceso de desarrollo de software de la dirección de desarrollo tecnológico e informático de la Universidad Técnica del Norte</w:t>
      </w:r>
      <w:r w:rsidRPr="00A36870">
        <w:rPr>
          <w:rFonts w:cs="Times New Roman"/>
        </w:rPr>
        <w:t>. Universidad Técnica del Norte, Ibarra.</w:t>
      </w:r>
    </w:p>
    <w:p w14:paraId="1484F7A0" w14:textId="77777777" w:rsidR="00A36870" w:rsidRPr="00A36870" w:rsidRDefault="00A36870" w:rsidP="00A36870">
      <w:pPr>
        <w:pStyle w:val="Bibliografa"/>
        <w:rPr>
          <w:rFonts w:cs="Times New Roman"/>
        </w:rPr>
      </w:pPr>
      <w:r w:rsidRPr="00A36870">
        <w:rPr>
          <w:rFonts w:cs="Times New Roman"/>
        </w:rPr>
        <w:t xml:space="preserve">Matla Cruz, E. O. (2014). </w:t>
      </w:r>
      <w:r w:rsidRPr="00A36870">
        <w:rPr>
          <w:rFonts w:cs="Times New Roman"/>
          <w:i/>
          <w:iCs/>
        </w:rPr>
        <w:t>Desarrollo de software guiado por la norma ISO/IEC 29110 y Scrum: SIDEP v.2.0</w:t>
      </w:r>
      <w:r w:rsidRPr="00A36870">
        <w:rPr>
          <w:rFonts w:cs="Times New Roman"/>
        </w:rPr>
        <w:t>. Universidad Nacional Autónoma de México, Ciudad de México.</w:t>
      </w:r>
    </w:p>
    <w:p w14:paraId="4C1C6C0C" w14:textId="77777777" w:rsidR="00A36870" w:rsidRPr="00A36870" w:rsidRDefault="00A36870" w:rsidP="00A36870">
      <w:pPr>
        <w:pStyle w:val="Bibliografa"/>
        <w:rPr>
          <w:rFonts w:cs="Times New Roman"/>
        </w:rPr>
      </w:pPr>
      <w:r w:rsidRPr="00A36870">
        <w:rPr>
          <w:rFonts w:cs="Times New Roman"/>
        </w:rPr>
        <w:t xml:space="preserve">Mnkandla, E., &amp; Dwolatzky, B. (2004). </w:t>
      </w:r>
      <w:r w:rsidRPr="00A36870">
        <w:rPr>
          <w:rFonts w:cs="Times New Roman"/>
          <w:i/>
          <w:iCs/>
        </w:rPr>
        <w:t>A Survey of Agile Methodologies</w:t>
      </w:r>
      <w:r w:rsidRPr="00A36870">
        <w:rPr>
          <w:rFonts w:cs="Times New Roman"/>
        </w:rPr>
        <w:t xml:space="preserve"> [Científico].</w:t>
      </w:r>
    </w:p>
    <w:p w14:paraId="7969E7AA" w14:textId="77777777" w:rsidR="00A36870" w:rsidRPr="00A36870" w:rsidRDefault="00A36870" w:rsidP="00A36870">
      <w:pPr>
        <w:pStyle w:val="Bibliografa"/>
        <w:rPr>
          <w:rFonts w:cs="Times New Roman"/>
        </w:rPr>
      </w:pPr>
      <w:r w:rsidRPr="00A36870">
        <w:rPr>
          <w:rFonts w:cs="Times New Roman"/>
        </w:rPr>
        <w:t xml:space="preserve">PORRAS. (2019). </w:t>
      </w:r>
      <w:r w:rsidRPr="00A36870">
        <w:rPr>
          <w:rFonts w:cs="Times New Roman"/>
          <w:i/>
          <w:iCs/>
        </w:rPr>
        <w:t>“METODOLOGÍA ÁGIL ICONIX EN LA CALIDAD DEL PRODUCTO SOFTWARE, LIMA, 2017”</w:t>
      </w:r>
      <w:r w:rsidRPr="00A36870">
        <w:rPr>
          <w:rFonts w:cs="Times New Roman"/>
        </w:rPr>
        <w:t>. Universidad Nacional Federico villareal, LIMA – PERÚ.</w:t>
      </w:r>
    </w:p>
    <w:p w14:paraId="6EE966C2" w14:textId="77777777" w:rsidR="00A36870" w:rsidRPr="00A36870" w:rsidRDefault="00A36870" w:rsidP="00A36870">
      <w:pPr>
        <w:pStyle w:val="Bibliografa"/>
        <w:rPr>
          <w:rFonts w:cs="Times New Roman"/>
        </w:rPr>
      </w:pPr>
      <w:r w:rsidRPr="00A36870">
        <w:rPr>
          <w:rFonts w:cs="Times New Roman"/>
        </w:rPr>
        <w:t xml:space="preserve">Pressman, R. S. (2002). </w:t>
      </w:r>
      <w:r w:rsidRPr="00A36870">
        <w:rPr>
          <w:rFonts w:cs="Times New Roman"/>
          <w:i/>
          <w:iCs/>
        </w:rPr>
        <w:t>Ingeniería del Software. Un enfoque práctico</w:t>
      </w:r>
      <w:r w:rsidRPr="00A36870">
        <w:rPr>
          <w:rFonts w:cs="Times New Roman"/>
        </w:rPr>
        <w:t xml:space="preserve"> (Quinta Edición; R. Martín Ojeda, V. Yagüe Galaup, I. Morales Jareño, &amp; S. Sánchez Alonso, Trads.). Madrid: Concepción Fernández Madrid.</w:t>
      </w:r>
    </w:p>
    <w:p w14:paraId="0B180004" w14:textId="77777777" w:rsidR="00A36870" w:rsidRPr="00A36870" w:rsidRDefault="00A36870" w:rsidP="00A36870">
      <w:pPr>
        <w:pStyle w:val="Bibliografa"/>
        <w:rPr>
          <w:rFonts w:cs="Times New Roman"/>
        </w:rPr>
      </w:pPr>
      <w:r w:rsidRPr="00A36870">
        <w:rPr>
          <w:rFonts w:cs="Times New Roman"/>
        </w:rPr>
        <w:t xml:space="preserve">Ramos, C., &amp; Mendoza, L. (2014). </w:t>
      </w:r>
      <w:r w:rsidRPr="00A36870">
        <w:rPr>
          <w:rFonts w:cs="Times New Roman"/>
          <w:i/>
          <w:iCs/>
        </w:rPr>
        <w:t>Implementación del estándar ISO/IEC 29110-4-1 para pequeñas organizaciones de desarrollo de software</w:t>
      </w:r>
      <w:r w:rsidRPr="00A36870">
        <w:rPr>
          <w:rFonts w:cs="Times New Roman"/>
        </w:rPr>
        <w:t>. Universidad Peruana de Ciencias Aplicadas, Lima.</w:t>
      </w:r>
    </w:p>
    <w:p w14:paraId="32C53D58" w14:textId="77777777" w:rsidR="00A36870" w:rsidRPr="00A36870" w:rsidRDefault="00A36870" w:rsidP="00A36870">
      <w:pPr>
        <w:pStyle w:val="Bibliografa"/>
        <w:rPr>
          <w:rFonts w:cs="Times New Roman"/>
          <w:lang w:val="en-US"/>
        </w:rPr>
      </w:pPr>
      <w:r w:rsidRPr="00A36870">
        <w:rPr>
          <w:rFonts w:cs="Times New Roman"/>
        </w:rPr>
        <w:lastRenderedPageBreak/>
        <w:t xml:space="preserve">Rosenberg, D., &amp; Scott, K. (2001). </w:t>
      </w:r>
      <w:r w:rsidRPr="00A36870">
        <w:rPr>
          <w:rFonts w:cs="Times New Roman"/>
          <w:i/>
          <w:iCs/>
          <w:lang w:val="en-US"/>
        </w:rPr>
        <w:t>Applying Use Case Driven Object Modeling with UML: An Annotated e-Commerce Example</w:t>
      </w:r>
      <w:r w:rsidRPr="00A36870">
        <w:rPr>
          <w:rFonts w:cs="Times New Roman"/>
          <w:lang w:val="en-US"/>
        </w:rPr>
        <w:t xml:space="preserve"> (First Edition). Addison Wesley.</w:t>
      </w:r>
    </w:p>
    <w:p w14:paraId="53CF3308" w14:textId="77777777" w:rsidR="00A36870" w:rsidRPr="00A36870" w:rsidRDefault="00A36870" w:rsidP="00A36870">
      <w:pPr>
        <w:pStyle w:val="Bibliografa"/>
        <w:rPr>
          <w:rFonts w:cs="Times New Roman"/>
        </w:rPr>
      </w:pPr>
      <w:r w:rsidRPr="00A36870">
        <w:rPr>
          <w:rFonts w:cs="Times New Roman"/>
          <w:lang w:val="en-US"/>
        </w:rPr>
        <w:t xml:space="preserve">Rosenberg, D., Stephens, M., &amp; Collins-Cope, M. (2005). </w:t>
      </w:r>
      <w:r w:rsidRPr="00A36870">
        <w:rPr>
          <w:rFonts w:cs="Times New Roman"/>
          <w:i/>
          <w:iCs/>
          <w:lang w:val="en-US"/>
        </w:rPr>
        <w:t>Agile Development with ICONIX Process</w:t>
      </w:r>
      <w:r w:rsidRPr="00A36870">
        <w:rPr>
          <w:rFonts w:cs="Times New Roman"/>
          <w:lang w:val="en-US"/>
        </w:rPr>
        <w:t xml:space="preserve">. </w:t>
      </w:r>
      <w:r w:rsidRPr="00A36870">
        <w:rPr>
          <w:rFonts w:cs="Times New Roman"/>
        </w:rPr>
        <w:t>United States of America: Apress.</w:t>
      </w:r>
    </w:p>
    <w:p w14:paraId="4EE5A07C" w14:textId="77777777" w:rsidR="00A36870" w:rsidRPr="00A36870" w:rsidRDefault="00A36870" w:rsidP="00A36870">
      <w:pPr>
        <w:pStyle w:val="Bibliografa"/>
        <w:rPr>
          <w:rFonts w:cs="Times New Roman"/>
        </w:rPr>
      </w:pPr>
      <w:r w:rsidRPr="00A36870">
        <w:rPr>
          <w:rFonts w:cs="Times New Roman"/>
        </w:rPr>
        <w:t xml:space="preserve">Scalone, F. (2006). </w:t>
      </w:r>
      <w:r w:rsidRPr="00A36870">
        <w:rPr>
          <w:rFonts w:cs="Times New Roman"/>
          <w:i/>
          <w:iCs/>
        </w:rPr>
        <w:t>Estudio comparativo de los modelos y estándares de calidad del software</w:t>
      </w:r>
      <w:r w:rsidRPr="00A36870">
        <w:rPr>
          <w:rFonts w:cs="Times New Roman"/>
        </w:rPr>
        <w:t>. Universidad Tecnológica Nacional Facultad Regional Buenos Aires, Buenos Aires.</w:t>
      </w:r>
    </w:p>
    <w:p w14:paraId="5A4A8212" w14:textId="77777777" w:rsidR="00A36870" w:rsidRPr="00A36870" w:rsidRDefault="00A36870" w:rsidP="00A36870">
      <w:pPr>
        <w:pStyle w:val="Bibliografa"/>
        <w:rPr>
          <w:rFonts w:cs="Times New Roman"/>
        </w:rPr>
      </w:pPr>
      <w:r w:rsidRPr="00A36870">
        <w:rPr>
          <w:rFonts w:cs="Times New Roman"/>
        </w:rPr>
        <w:t xml:space="preserve">Silva Ascuntar, S., &amp; García G., Y. C. (2018). </w:t>
      </w:r>
      <w:r w:rsidRPr="00A36870">
        <w:rPr>
          <w:rFonts w:cs="Times New Roman"/>
          <w:i/>
          <w:iCs/>
        </w:rPr>
        <w:t>Documentación de la metodología ICONIX a través del desarrollo del caso «Oriéntate Cali»</w:t>
      </w:r>
      <w:r w:rsidRPr="00A36870">
        <w:rPr>
          <w:rFonts w:cs="Times New Roman"/>
        </w:rPr>
        <w:t>. Institución Universitaria Antonio José Camacho, Santiago de Cali.</w:t>
      </w:r>
    </w:p>
    <w:p w14:paraId="776CE240" w14:textId="77777777" w:rsidR="00A36870" w:rsidRPr="00A36870" w:rsidRDefault="00A36870" w:rsidP="00A36870">
      <w:pPr>
        <w:pStyle w:val="Bibliografa"/>
        <w:rPr>
          <w:rFonts w:cs="Times New Roman"/>
        </w:rPr>
      </w:pPr>
      <w:r w:rsidRPr="00A36870">
        <w:rPr>
          <w:rFonts w:cs="Times New Roman"/>
        </w:rPr>
        <w:t xml:space="preserve">UNE. (1995). </w:t>
      </w:r>
      <w:r w:rsidRPr="00A36870">
        <w:rPr>
          <w:rFonts w:cs="Times New Roman"/>
          <w:i/>
          <w:iCs/>
        </w:rPr>
        <w:t>Gestión de la calidad y aseguramiento de la calidad. Vocabulario. (ISO 8402)</w:t>
      </w:r>
      <w:r w:rsidRPr="00A36870">
        <w:rPr>
          <w:rFonts w:cs="Times New Roman"/>
        </w:rPr>
        <w:t>.</w:t>
      </w:r>
    </w:p>
    <w:p w14:paraId="0DF82A50" w14:textId="273098CE" w:rsidR="007A540A" w:rsidRPr="004F6006" w:rsidRDefault="00FB271E" w:rsidP="00C7692B">
      <w:pPr>
        <w:ind w:firstLine="0"/>
      </w:pPr>
      <w:r>
        <w:fldChar w:fldCharType="end"/>
      </w:r>
    </w:p>
    <w:sectPr w:rsidR="007A540A" w:rsidRPr="004F6006" w:rsidSect="00CB1974">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2A7F4E" w14:textId="77777777" w:rsidR="00B7499A" w:rsidRDefault="00B7499A" w:rsidP="00294A0E">
      <w:pPr>
        <w:spacing w:line="240" w:lineRule="auto"/>
      </w:pPr>
      <w:r>
        <w:separator/>
      </w:r>
    </w:p>
  </w:endnote>
  <w:endnote w:type="continuationSeparator" w:id="0">
    <w:p w14:paraId="1E58A304" w14:textId="77777777" w:rsidR="00B7499A" w:rsidRDefault="00B7499A"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68282C" w:rsidRDefault="0068282C">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68282C" w:rsidRDefault="0068282C">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68282C" w:rsidRDefault="0068282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3B1D3E" w14:textId="77777777" w:rsidR="00B7499A" w:rsidRDefault="00B7499A" w:rsidP="00294A0E">
      <w:pPr>
        <w:spacing w:line="240" w:lineRule="auto"/>
      </w:pPr>
      <w:r>
        <w:separator/>
      </w:r>
    </w:p>
  </w:footnote>
  <w:footnote w:type="continuationSeparator" w:id="0">
    <w:p w14:paraId="713BA1CF" w14:textId="77777777" w:rsidR="00B7499A" w:rsidRDefault="00B7499A" w:rsidP="00294A0E">
      <w:pPr>
        <w:spacing w:line="240" w:lineRule="auto"/>
      </w:pPr>
      <w:r>
        <w:continuationSeparator/>
      </w:r>
    </w:p>
  </w:footnote>
  <w:footnote w:id="1">
    <w:p w14:paraId="298F50FE" w14:textId="011D16DC" w:rsidR="0068282C" w:rsidRDefault="0068282C">
      <w:pPr>
        <w:pStyle w:val="Textonotapie"/>
      </w:pPr>
      <w:r>
        <w:rPr>
          <w:rStyle w:val="Refdenotaalpie"/>
        </w:rPr>
        <w:footnoteRef/>
      </w:r>
      <w:r>
        <w:t xml:space="preserve"> Elaboración propia.</w:t>
      </w:r>
    </w:p>
  </w:footnote>
  <w:footnote w:id="2">
    <w:p w14:paraId="6293E75E" w14:textId="6CF424CF" w:rsidR="0068282C" w:rsidRDefault="0068282C">
      <w:pPr>
        <w:pStyle w:val="Textonotapie"/>
      </w:pPr>
      <w:r>
        <w:rPr>
          <w:rStyle w:val="Refdenotaalpie"/>
        </w:rPr>
        <w:footnoteRef/>
      </w:r>
      <w:r>
        <w:t xml:space="preserve"> Elaboración propia.</w:t>
      </w:r>
    </w:p>
  </w:footnote>
  <w:footnote w:id="3">
    <w:p w14:paraId="4117D10B" w14:textId="77777777" w:rsidR="0068282C" w:rsidRPr="004A7520" w:rsidRDefault="0068282C" w:rsidP="00F64E1C">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49BB6AF6" w14:textId="77777777" w:rsidR="0068282C" w:rsidRDefault="0068282C" w:rsidP="00F64E1C">
      <w:pPr>
        <w:pStyle w:val="Textonotapie"/>
      </w:pPr>
    </w:p>
  </w:footnote>
  <w:footnote w:id="4">
    <w:p w14:paraId="1CB1F8FC" w14:textId="29E26F94" w:rsidR="0068282C" w:rsidRPr="00DE738B" w:rsidRDefault="0068282C"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68282C" w:rsidRPr="004A1F7A" w:rsidRDefault="0068282C">
      <w:pPr>
        <w:pStyle w:val="Textonotapie"/>
        <w:rPr>
          <w:lang w:val="en-US"/>
        </w:rPr>
      </w:pPr>
    </w:p>
  </w:footnote>
  <w:footnote w:id="5">
    <w:p w14:paraId="16C72842" w14:textId="18599B43" w:rsidR="0068282C" w:rsidRPr="008D4EE5" w:rsidRDefault="0068282C"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68282C" w:rsidRPr="008D4EE5" w:rsidRDefault="0068282C">
      <w:pPr>
        <w:pStyle w:val="Textonotapie"/>
        <w:rPr>
          <w:lang w:val="en-US"/>
        </w:rPr>
      </w:pPr>
    </w:p>
  </w:footnote>
  <w:footnote w:id="6">
    <w:p w14:paraId="559DDAF0" w14:textId="3484CC9E" w:rsidR="0068282C" w:rsidRPr="00DE738B" w:rsidRDefault="0068282C"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68282C" w:rsidRPr="00DE738B" w:rsidRDefault="0068282C">
      <w:pPr>
        <w:pStyle w:val="Textonotapie"/>
        <w:rPr>
          <w:lang w:val="en-US"/>
        </w:rPr>
      </w:pPr>
    </w:p>
  </w:footnote>
  <w:footnote w:id="7">
    <w:p w14:paraId="170F4D76" w14:textId="77777777" w:rsidR="0068282C" w:rsidRPr="003325A7" w:rsidRDefault="0068282C"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68282C" w:rsidRPr="003325A7" w:rsidRDefault="0068282C">
      <w:pPr>
        <w:pStyle w:val="Textonotapie"/>
        <w:rPr>
          <w:lang w:val="en-US"/>
        </w:rPr>
      </w:pPr>
    </w:p>
  </w:footnote>
  <w:footnote w:id="8">
    <w:p w14:paraId="21EA53F8" w14:textId="1470D792" w:rsidR="0068282C" w:rsidRPr="003325A7" w:rsidRDefault="0068282C"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68282C" w:rsidRPr="003325A7" w:rsidRDefault="0068282C">
      <w:pPr>
        <w:pStyle w:val="Textonotapie"/>
        <w:rPr>
          <w:lang w:val="en-US"/>
        </w:rPr>
      </w:pPr>
    </w:p>
  </w:footnote>
  <w:footnote w:id="9">
    <w:p w14:paraId="0D5A9D37" w14:textId="1B0280BC" w:rsidR="0068282C" w:rsidRPr="00FA0E17" w:rsidRDefault="0068282C" w:rsidP="00423F04">
      <w:pPr>
        <w:spacing w:line="240" w:lineRule="auto"/>
        <w:ind w:firstLine="0"/>
        <w:rPr>
          <w:rFonts w:eastAsia="Times New Roman" w:cs="Times New Roman"/>
          <w:sz w:val="20"/>
          <w:szCs w:val="24"/>
          <w:lang w:eastAsia="es-CO"/>
        </w:rPr>
      </w:pPr>
      <w:r w:rsidRPr="00423F04">
        <w:rPr>
          <w:rStyle w:val="Refdenotaalpie"/>
          <w:sz w:val="20"/>
        </w:rPr>
        <w:footnoteRef/>
      </w:r>
      <w:r w:rsidRPr="008A537B">
        <w:rPr>
          <w:sz w:val="20"/>
          <w:lang w:val="en-US"/>
        </w:rPr>
        <w:t xml:space="preserve"> </w:t>
      </w:r>
      <w:r w:rsidRPr="008A537B">
        <w:rPr>
          <w:rFonts w:eastAsia="Times New Roman" w:cs="Times New Roman"/>
          <w:sz w:val="20"/>
          <w:szCs w:val="24"/>
          <w:lang w:val="en-US"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FA0E17">
        <w:rPr>
          <w:rFonts w:eastAsia="Times New Roman" w:cs="Times New Roman"/>
          <w:sz w:val="20"/>
          <w:szCs w:val="24"/>
          <w:lang w:eastAsia="es-CO"/>
        </w:rPr>
        <w:t>United States of America: Apress, p.45</w:t>
      </w:r>
      <w:r>
        <w:rPr>
          <w:rFonts w:eastAsia="Times New Roman" w:cs="Times New Roman"/>
          <w:sz w:val="20"/>
          <w:szCs w:val="24"/>
          <w:lang w:eastAsia="es-CO"/>
        </w:rPr>
        <w:t>.</w:t>
      </w:r>
    </w:p>
    <w:p w14:paraId="18ED7D95" w14:textId="54E13965" w:rsidR="0068282C" w:rsidRPr="00FA0E17" w:rsidRDefault="0068282C">
      <w:pPr>
        <w:pStyle w:val="Textonotapie"/>
      </w:pPr>
    </w:p>
  </w:footnote>
  <w:footnote w:id="10">
    <w:p w14:paraId="051A4B26" w14:textId="1971646C" w:rsidR="0068282C" w:rsidRDefault="0068282C">
      <w:pPr>
        <w:pStyle w:val="Textonotapie"/>
      </w:pPr>
      <w:r>
        <w:rPr>
          <w:rStyle w:val="Refdenotaalpie"/>
        </w:rPr>
        <w:footnoteRef/>
      </w:r>
      <w:r>
        <w:t xml:space="preserve"> Elaboración propia con base en lo propuesto por la ISO/IEC 29110.</w:t>
      </w:r>
    </w:p>
  </w:footnote>
  <w:footnote w:id="11">
    <w:p w14:paraId="3F0AE894" w14:textId="292A5639" w:rsidR="0068282C" w:rsidRDefault="0068282C" w:rsidP="00944DC8">
      <w:pPr>
        <w:pStyle w:val="Textonotapie"/>
      </w:pPr>
      <w:r>
        <w:rPr>
          <w:rStyle w:val="Refdenotaalpie"/>
        </w:rPr>
        <w:footnoteRef/>
      </w:r>
      <w:r>
        <w:t xml:space="preserve"> Elaboración propia con base en lo propuesto por la ISO/IEC 29110.</w:t>
      </w:r>
    </w:p>
  </w:footnote>
  <w:footnote w:id="12">
    <w:p w14:paraId="3D978943" w14:textId="2128D7F3" w:rsidR="0068282C" w:rsidRDefault="0068282C">
      <w:pPr>
        <w:pStyle w:val="Textonotapie"/>
      </w:pPr>
      <w:r>
        <w:rPr>
          <w:rStyle w:val="Refdenotaalpie"/>
        </w:rPr>
        <w:footnoteRef/>
      </w:r>
      <w:r>
        <w:t xml:space="preserve"> Elaboración propia con base en lo propuesto por la ISO/IEC 29110.</w:t>
      </w:r>
    </w:p>
  </w:footnote>
  <w:footnote w:id="13">
    <w:p w14:paraId="3CE7BEE8" w14:textId="21A52257" w:rsidR="0068282C" w:rsidRDefault="0068282C">
      <w:pPr>
        <w:pStyle w:val="Textonotapie"/>
      </w:pPr>
      <w:r>
        <w:rPr>
          <w:rStyle w:val="Refdenotaalpie"/>
        </w:rPr>
        <w:footnoteRef/>
      </w:r>
      <w:r>
        <w:t xml:space="preserve"> Elaboración propia con base en lo propuesto por la ISO/IEC 29110.</w:t>
      </w:r>
    </w:p>
  </w:footnote>
  <w:footnote w:id="14">
    <w:p w14:paraId="4DD272D7" w14:textId="7B04C6E3" w:rsidR="0068282C" w:rsidRDefault="0068282C">
      <w:pPr>
        <w:pStyle w:val="Textonotapie"/>
      </w:pPr>
      <w:r>
        <w:rPr>
          <w:rStyle w:val="Refdenotaalpie"/>
        </w:rPr>
        <w:footnoteRef/>
      </w:r>
      <w:r>
        <w:t xml:space="preserve"> Elaboración propia con base en lo propuesto por la ISO/IEC 29110.</w:t>
      </w:r>
    </w:p>
  </w:footnote>
  <w:footnote w:id="15">
    <w:p w14:paraId="3C901911" w14:textId="6145F65C" w:rsidR="0068282C" w:rsidRDefault="0068282C"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689EC86A" w:rsidR="0068282C" w:rsidRDefault="0068282C">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68282C" w:rsidRDefault="0068282C">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68282C" w:rsidRDefault="0068282C">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2C6CC9DB" w:rsidR="0068282C" w:rsidRDefault="0068282C">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68282C" w:rsidRDefault="0068282C">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68282C" w:rsidRDefault="0068282C">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4"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1"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2"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9"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2"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8"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20"/>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1"/>
  </w:num>
  <w:num w:numId="14">
    <w:abstractNumId w:val="57"/>
  </w:num>
  <w:num w:numId="15">
    <w:abstractNumId w:val="39"/>
  </w:num>
  <w:num w:numId="16">
    <w:abstractNumId w:val="119"/>
  </w:num>
  <w:num w:numId="17">
    <w:abstractNumId w:val="13"/>
  </w:num>
  <w:num w:numId="18">
    <w:abstractNumId w:val="38"/>
  </w:num>
  <w:num w:numId="19">
    <w:abstractNumId w:val="110"/>
  </w:num>
  <w:num w:numId="20">
    <w:abstractNumId w:val="133"/>
  </w:num>
  <w:num w:numId="21">
    <w:abstractNumId w:val="105"/>
  </w:num>
  <w:num w:numId="22">
    <w:abstractNumId w:val="99"/>
  </w:num>
  <w:num w:numId="23">
    <w:abstractNumId w:val="114"/>
  </w:num>
  <w:num w:numId="24">
    <w:abstractNumId w:val="21"/>
  </w:num>
  <w:num w:numId="25">
    <w:abstractNumId w:val="14"/>
  </w:num>
  <w:num w:numId="26">
    <w:abstractNumId w:val="8"/>
  </w:num>
  <w:num w:numId="27">
    <w:abstractNumId w:val="67"/>
  </w:num>
  <w:num w:numId="28">
    <w:abstractNumId w:val="134"/>
  </w:num>
  <w:num w:numId="29">
    <w:abstractNumId w:val="125"/>
  </w:num>
  <w:num w:numId="30">
    <w:abstractNumId w:val="94"/>
  </w:num>
  <w:num w:numId="31">
    <w:abstractNumId w:val="102"/>
  </w:num>
  <w:num w:numId="32">
    <w:abstractNumId w:val="126"/>
  </w:num>
  <w:num w:numId="33">
    <w:abstractNumId w:val="131"/>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9"/>
  </w:num>
  <w:num w:numId="44">
    <w:abstractNumId w:val="6"/>
  </w:num>
  <w:num w:numId="45">
    <w:abstractNumId w:val="122"/>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8"/>
  </w:num>
  <w:num w:numId="66">
    <w:abstractNumId w:val="46"/>
  </w:num>
  <w:num w:numId="67">
    <w:abstractNumId w:val="135"/>
  </w:num>
  <w:num w:numId="68">
    <w:abstractNumId w:val="77"/>
  </w:num>
  <w:num w:numId="69">
    <w:abstractNumId w:val="85"/>
  </w:num>
  <w:num w:numId="70">
    <w:abstractNumId w:val="72"/>
  </w:num>
  <w:num w:numId="71">
    <w:abstractNumId w:val="73"/>
  </w:num>
  <w:num w:numId="72">
    <w:abstractNumId w:val="106"/>
  </w:num>
  <w:num w:numId="73">
    <w:abstractNumId w:val="128"/>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6"/>
  </w:num>
  <w:num w:numId="81">
    <w:abstractNumId w:val="52"/>
  </w:num>
  <w:num w:numId="82">
    <w:abstractNumId w:val="112"/>
  </w:num>
  <w:num w:numId="83">
    <w:abstractNumId w:val="20"/>
  </w:num>
  <w:num w:numId="84">
    <w:abstractNumId w:val="116"/>
  </w:num>
  <w:num w:numId="85">
    <w:abstractNumId w:val="103"/>
  </w:num>
  <w:num w:numId="86">
    <w:abstractNumId w:val="59"/>
  </w:num>
  <w:num w:numId="87">
    <w:abstractNumId w:val="40"/>
  </w:num>
  <w:num w:numId="88">
    <w:abstractNumId w:val="69"/>
  </w:num>
  <w:num w:numId="89">
    <w:abstractNumId w:val="130"/>
  </w:num>
  <w:num w:numId="90">
    <w:abstractNumId w:val="0"/>
  </w:num>
  <w:num w:numId="91">
    <w:abstractNumId w:val="55"/>
  </w:num>
  <w:num w:numId="92">
    <w:abstractNumId w:val="117"/>
  </w:num>
  <w:num w:numId="93">
    <w:abstractNumId w:val="98"/>
  </w:num>
  <w:num w:numId="94">
    <w:abstractNumId w:val="34"/>
  </w:num>
  <w:num w:numId="95">
    <w:abstractNumId w:val="123"/>
  </w:num>
  <w:num w:numId="96">
    <w:abstractNumId w:val="127"/>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7"/>
  </w:num>
  <w:num w:numId="106">
    <w:abstractNumId w:val="22"/>
  </w:num>
  <w:num w:numId="107">
    <w:abstractNumId w:val="16"/>
  </w:num>
  <w:num w:numId="108">
    <w:abstractNumId w:val="56"/>
  </w:num>
  <w:num w:numId="109">
    <w:abstractNumId w:val="68"/>
  </w:num>
  <w:num w:numId="110">
    <w:abstractNumId w:val="132"/>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4"/>
  </w:num>
  <w:num w:numId="119">
    <w:abstractNumId w:val="23"/>
  </w:num>
  <w:num w:numId="120">
    <w:abstractNumId w:val="115"/>
  </w:num>
  <w:num w:numId="121">
    <w:abstractNumId w:val="88"/>
  </w:num>
  <w:num w:numId="122">
    <w:abstractNumId w:val="70"/>
  </w:num>
  <w:num w:numId="123">
    <w:abstractNumId w:val="36"/>
  </w:num>
  <w:num w:numId="124">
    <w:abstractNumId w:val="83"/>
  </w:num>
  <w:num w:numId="125">
    <w:abstractNumId w:val="138"/>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 w:numId="140">
    <w:abstractNumId w:val="113"/>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167D"/>
    <w:rsid w:val="000130F7"/>
    <w:rsid w:val="00013F4F"/>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0C94"/>
    <w:rsid w:val="000318F3"/>
    <w:rsid w:val="00031A7B"/>
    <w:rsid w:val="00031FC8"/>
    <w:rsid w:val="0003201D"/>
    <w:rsid w:val="00032469"/>
    <w:rsid w:val="000361D6"/>
    <w:rsid w:val="000362D8"/>
    <w:rsid w:val="00036CFF"/>
    <w:rsid w:val="00036D24"/>
    <w:rsid w:val="0004023D"/>
    <w:rsid w:val="000404FB"/>
    <w:rsid w:val="0004055D"/>
    <w:rsid w:val="000405F5"/>
    <w:rsid w:val="000409B1"/>
    <w:rsid w:val="00046B6F"/>
    <w:rsid w:val="00046E69"/>
    <w:rsid w:val="000517F0"/>
    <w:rsid w:val="00052035"/>
    <w:rsid w:val="0005220B"/>
    <w:rsid w:val="000528A8"/>
    <w:rsid w:val="00053E03"/>
    <w:rsid w:val="00055D12"/>
    <w:rsid w:val="0005627F"/>
    <w:rsid w:val="000565FC"/>
    <w:rsid w:val="000576B6"/>
    <w:rsid w:val="00057A93"/>
    <w:rsid w:val="00063148"/>
    <w:rsid w:val="00063F62"/>
    <w:rsid w:val="0006467C"/>
    <w:rsid w:val="00065325"/>
    <w:rsid w:val="0006543D"/>
    <w:rsid w:val="00066E34"/>
    <w:rsid w:val="000671C4"/>
    <w:rsid w:val="00070CE7"/>
    <w:rsid w:val="000716E2"/>
    <w:rsid w:val="00071C00"/>
    <w:rsid w:val="00073765"/>
    <w:rsid w:val="000744A9"/>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266B"/>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9DE"/>
    <w:rsid w:val="000B1D0F"/>
    <w:rsid w:val="000B20EA"/>
    <w:rsid w:val="000B21AF"/>
    <w:rsid w:val="000B27E6"/>
    <w:rsid w:val="000B359D"/>
    <w:rsid w:val="000B5611"/>
    <w:rsid w:val="000B5B81"/>
    <w:rsid w:val="000B65FD"/>
    <w:rsid w:val="000B71B1"/>
    <w:rsid w:val="000C022D"/>
    <w:rsid w:val="000C0EE3"/>
    <w:rsid w:val="000C3EC8"/>
    <w:rsid w:val="000C3FBF"/>
    <w:rsid w:val="000C436B"/>
    <w:rsid w:val="000C47DF"/>
    <w:rsid w:val="000C4DF6"/>
    <w:rsid w:val="000D21E6"/>
    <w:rsid w:val="000D3E61"/>
    <w:rsid w:val="000D3FBB"/>
    <w:rsid w:val="000D4214"/>
    <w:rsid w:val="000D4AB2"/>
    <w:rsid w:val="000D55A0"/>
    <w:rsid w:val="000D5897"/>
    <w:rsid w:val="000D6BA4"/>
    <w:rsid w:val="000D6E6C"/>
    <w:rsid w:val="000D7A1E"/>
    <w:rsid w:val="000E0AEE"/>
    <w:rsid w:val="000E0EDD"/>
    <w:rsid w:val="000E2252"/>
    <w:rsid w:val="000E2B01"/>
    <w:rsid w:val="000E35D0"/>
    <w:rsid w:val="000E36AF"/>
    <w:rsid w:val="000E3C88"/>
    <w:rsid w:val="000E4B1D"/>
    <w:rsid w:val="000E4CAA"/>
    <w:rsid w:val="000E52BD"/>
    <w:rsid w:val="000E5765"/>
    <w:rsid w:val="000E5D88"/>
    <w:rsid w:val="000E68F4"/>
    <w:rsid w:val="000E738E"/>
    <w:rsid w:val="000F0CAD"/>
    <w:rsid w:val="000F36DB"/>
    <w:rsid w:val="000F3963"/>
    <w:rsid w:val="000F3AB3"/>
    <w:rsid w:val="000F5195"/>
    <w:rsid w:val="000F5732"/>
    <w:rsid w:val="000F7ABF"/>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36F1E"/>
    <w:rsid w:val="00140531"/>
    <w:rsid w:val="0014062D"/>
    <w:rsid w:val="00141833"/>
    <w:rsid w:val="00141A7F"/>
    <w:rsid w:val="00141F6E"/>
    <w:rsid w:val="001421F1"/>
    <w:rsid w:val="001423C2"/>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311D"/>
    <w:rsid w:val="00164A0B"/>
    <w:rsid w:val="00166356"/>
    <w:rsid w:val="00167A43"/>
    <w:rsid w:val="00170758"/>
    <w:rsid w:val="00170EA9"/>
    <w:rsid w:val="001715D3"/>
    <w:rsid w:val="00172F55"/>
    <w:rsid w:val="001754BD"/>
    <w:rsid w:val="00176173"/>
    <w:rsid w:val="00176283"/>
    <w:rsid w:val="00176F99"/>
    <w:rsid w:val="001772F3"/>
    <w:rsid w:val="0017772D"/>
    <w:rsid w:val="00182D65"/>
    <w:rsid w:val="00183540"/>
    <w:rsid w:val="00185AA6"/>
    <w:rsid w:val="00185F30"/>
    <w:rsid w:val="00187AD5"/>
    <w:rsid w:val="0019119E"/>
    <w:rsid w:val="00192180"/>
    <w:rsid w:val="001927EC"/>
    <w:rsid w:val="00193F22"/>
    <w:rsid w:val="00194165"/>
    <w:rsid w:val="00194D8C"/>
    <w:rsid w:val="001953EF"/>
    <w:rsid w:val="00195553"/>
    <w:rsid w:val="00196454"/>
    <w:rsid w:val="001A052A"/>
    <w:rsid w:val="001A1936"/>
    <w:rsid w:val="001A20FF"/>
    <w:rsid w:val="001A31D5"/>
    <w:rsid w:val="001A4374"/>
    <w:rsid w:val="001A4D04"/>
    <w:rsid w:val="001A5896"/>
    <w:rsid w:val="001A6E0F"/>
    <w:rsid w:val="001B33AA"/>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47C"/>
    <w:rsid w:val="001D24C0"/>
    <w:rsid w:val="001D2504"/>
    <w:rsid w:val="001D3E1F"/>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93C"/>
    <w:rsid w:val="001F2073"/>
    <w:rsid w:val="001F2DCD"/>
    <w:rsid w:val="001F3918"/>
    <w:rsid w:val="001F3A57"/>
    <w:rsid w:val="001F5536"/>
    <w:rsid w:val="001F77B2"/>
    <w:rsid w:val="0020006B"/>
    <w:rsid w:val="0020281B"/>
    <w:rsid w:val="002044B3"/>
    <w:rsid w:val="002061C0"/>
    <w:rsid w:val="0020777E"/>
    <w:rsid w:val="00210B8F"/>
    <w:rsid w:val="00210DAB"/>
    <w:rsid w:val="0021279F"/>
    <w:rsid w:val="00214546"/>
    <w:rsid w:val="002167A4"/>
    <w:rsid w:val="00216A5F"/>
    <w:rsid w:val="00217991"/>
    <w:rsid w:val="00217B7F"/>
    <w:rsid w:val="00217FF3"/>
    <w:rsid w:val="002215AF"/>
    <w:rsid w:val="0022161F"/>
    <w:rsid w:val="00221D0E"/>
    <w:rsid w:val="002224BC"/>
    <w:rsid w:val="002225F9"/>
    <w:rsid w:val="00222DFA"/>
    <w:rsid w:val="00222F92"/>
    <w:rsid w:val="002237EB"/>
    <w:rsid w:val="0022454D"/>
    <w:rsid w:val="00225AEC"/>
    <w:rsid w:val="00227699"/>
    <w:rsid w:val="00227E9A"/>
    <w:rsid w:val="002302E2"/>
    <w:rsid w:val="00232169"/>
    <w:rsid w:val="00232AE7"/>
    <w:rsid w:val="00232E19"/>
    <w:rsid w:val="0023344B"/>
    <w:rsid w:val="00233742"/>
    <w:rsid w:val="0023380C"/>
    <w:rsid w:val="002341F3"/>
    <w:rsid w:val="00234BB1"/>
    <w:rsid w:val="00241448"/>
    <w:rsid w:val="00241811"/>
    <w:rsid w:val="002431D1"/>
    <w:rsid w:val="00244103"/>
    <w:rsid w:val="002446A1"/>
    <w:rsid w:val="0024492B"/>
    <w:rsid w:val="0024509F"/>
    <w:rsid w:val="00245A2A"/>
    <w:rsid w:val="00245CFE"/>
    <w:rsid w:val="002504DB"/>
    <w:rsid w:val="00254690"/>
    <w:rsid w:val="00255758"/>
    <w:rsid w:val="00255805"/>
    <w:rsid w:val="00256580"/>
    <w:rsid w:val="0025674D"/>
    <w:rsid w:val="002603B1"/>
    <w:rsid w:val="0026110B"/>
    <w:rsid w:val="002614A6"/>
    <w:rsid w:val="00263635"/>
    <w:rsid w:val="00263D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D85"/>
    <w:rsid w:val="002848AA"/>
    <w:rsid w:val="00285784"/>
    <w:rsid w:val="002869B1"/>
    <w:rsid w:val="00287E5C"/>
    <w:rsid w:val="00290915"/>
    <w:rsid w:val="0029179E"/>
    <w:rsid w:val="00292FAA"/>
    <w:rsid w:val="00293402"/>
    <w:rsid w:val="00294762"/>
    <w:rsid w:val="00294A0E"/>
    <w:rsid w:val="00297B8F"/>
    <w:rsid w:val="002A011E"/>
    <w:rsid w:val="002A0C74"/>
    <w:rsid w:val="002A0D83"/>
    <w:rsid w:val="002A1E4F"/>
    <w:rsid w:val="002A2586"/>
    <w:rsid w:val="002A2994"/>
    <w:rsid w:val="002A4F93"/>
    <w:rsid w:val="002A5387"/>
    <w:rsid w:val="002A57DE"/>
    <w:rsid w:val="002A5CF0"/>
    <w:rsid w:val="002A7218"/>
    <w:rsid w:val="002A72E3"/>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4A"/>
    <w:rsid w:val="002F1AF6"/>
    <w:rsid w:val="002F203C"/>
    <w:rsid w:val="002F25FA"/>
    <w:rsid w:val="002F29F1"/>
    <w:rsid w:val="002F3D96"/>
    <w:rsid w:val="002F6B74"/>
    <w:rsid w:val="002F7185"/>
    <w:rsid w:val="00300E07"/>
    <w:rsid w:val="003027DB"/>
    <w:rsid w:val="00303F14"/>
    <w:rsid w:val="0030482C"/>
    <w:rsid w:val="00305E55"/>
    <w:rsid w:val="00305E88"/>
    <w:rsid w:val="003065FD"/>
    <w:rsid w:val="00306E84"/>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EA2"/>
    <w:rsid w:val="003222B8"/>
    <w:rsid w:val="00324675"/>
    <w:rsid w:val="00325818"/>
    <w:rsid w:val="00326E0C"/>
    <w:rsid w:val="00330484"/>
    <w:rsid w:val="00332161"/>
    <w:rsid w:val="00332275"/>
    <w:rsid w:val="003323AD"/>
    <w:rsid w:val="003325A7"/>
    <w:rsid w:val="00332ACD"/>
    <w:rsid w:val="003337A9"/>
    <w:rsid w:val="00334258"/>
    <w:rsid w:val="00336F07"/>
    <w:rsid w:val="00337DD1"/>
    <w:rsid w:val="00340A5D"/>
    <w:rsid w:val="003419C2"/>
    <w:rsid w:val="00342250"/>
    <w:rsid w:val="00344CBC"/>
    <w:rsid w:val="003507AC"/>
    <w:rsid w:val="00350B96"/>
    <w:rsid w:val="003517E0"/>
    <w:rsid w:val="003527EE"/>
    <w:rsid w:val="00353F48"/>
    <w:rsid w:val="0035726B"/>
    <w:rsid w:val="003573C9"/>
    <w:rsid w:val="00360E75"/>
    <w:rsid w:val="0036139D"/>
    <w:rsid w:val="003613EA"/>
    <w:rsid w:val="00362DDC"/>
    <w:rsid w:val="00363F51"/>
    <w:rsid w:val="00363F54"/>
    <w:rsid w:val="00365B0E"/>
    <w:rsid w:val="00366A8A"/>
    <w:rsid w:val="0036745F"/>
    <w:rsid w:val="00367D47"/>
    <w:rsid w:val="00371333"/>
    <w:rsid w:val="00371F68"/>
    <w:rsid w:val="00372D49"/>
    <w:rsid w:val="003733F9"/>
    <w:rsid w:val="0037434C"/>
    <w:rsid w:val="00374410"/>
    <w:rsid w:val="003753F5"/>
    <w:rsid w:val="00376D5C"/>
    <w:rsid w:val="00376EE3"/>
    <w:rsid w:val="00380C1E"/>
    <w:rsid w:val="00381BAA"/>
    <w:rsid w:val="00382112"/>
    <w:rsid w:val="0038377E"/>
    <w:rsid w:val="003839EA"/>
    <w:rsid w:val="0038576C"/>
    <w:rsid w:val="00386071"/>
    <w:rsid w:val="003879FC"/>
    <w:rsid w:val="00387A59"/>
    <w:rsid w:val="00390470"/>
    <w:rsid w:val="00390671"/>
    <w:rsid w:val="00390A51"/>
    <w:rsid w:val="00390E59"/>
    <w:rsid w:val="00390EAF"/>
    <w:rsid w:val="00391178"/>
    <w:rsid w:val="003912B5"/>
    <w:rsid w:val="00391614"/>
    <w:rsid w:val="00391A1B"/>
    <w:rsid w:val="003941AB"/>
    <w:rsid w:val="00394278"/>
    <w:rsid w:val="003947DB"/>
    <w:rsid w:val="003950A5"/>
    <w:rsid w:val="0039511C"/>
    <w:rsid w:val="00395467"/>
    <w:rsid w:val="00395F7A"/>
    <w:rsid w:val="00396914"/>
    <w:rsid w:val="003A0A98"/>
    <w:rsid w:val="003A1358"/>
    <w:rsid w:val="003A13BE"/>
    <w:rsid w:val="003A17A1"/>
    <w:rsid w:val="003A19DB"/>
    <w:rsid w:val="003A2734"/>
    <w:rsid w:val="003A2788"/>
    <w:rsid w:val="003A4F99"/>
    <w:rsid w:val="003A5404"/>
    <w:rsid w:val="003A60B5"/>
    <w:rsid w:val="003B2101"/>
    <w:rsid w:val="003B2DF1"/>
    <w:rsid w:val="003B357E"/>
    <w:rsid w:val="003B38E2"/>
    <w:rsid w:val="003B4FDA"/>
    <w:rsid w:val="003B608C"/>
    <w:rsid w:val="003B6834"/>
    <w:rsid w:val="003B72AD"/>
    <w:rsid w:val="003B7EF5"/>
    <w:rsid w:val="003C0D42"/>
    <w:rsid w:val="003C21CC"/>
    <w:rsid w:val="003C2832"/>
    <w:rsid w:val="003C28D5"/>
    <w:rsid w:val="003C3A62"/>
    <w:rsid w:val="003C48AE"/>
    <w:rsid w:val="003C5535"/>
    <w:rsid w:val="003C74C0"/>
    <w:rsid w:val="003C7A19"/>
    <w:rsid w:val="003D1345"/>
    <w:rsid w:val="003D2A4F"/>
    <w:rsid w:val="003D2A7F"/>
    <w:rsid w:val="003D37FE"/>
    <w:rsid w:val="003D3E77"/>
    <w:rsid w:val="003D4461"/>
    <w:rsid w:val="003D4E90"/>
    <w:rsid w:val="003D5664"/>
    <w:rsid w:val="003D6B27"/>
    <w:rsid w:val="003D743D"/>
    <w:rsid w:val="003D7C4E"/>
    <w:rsid w:val="003D7CEC"/>
    <w:rsid w:val="003D7ECC"/>
    <w:rsid w:val="003E11B7"/>
    <w:rsid w:val="003E2EC3"/>
    <w:rsid w:val="003E376E"/>
    <w:rsid w:val="003E3B2F"/>
    <w:rsid w:val="003E599D"/>
    <w:rsid w:val="003E680E"/>
    <w:rsid w:val="003E7BBF"/>
    <w:rsid w:val="003F1938"/>
    <w:rsid w:val="003F2313"/>
    <w:rsid w:val="003F3363"/>
    <w:rsid w:val="003F34A2"/>
    <w:rsid w:val="003F35B8"/>
    <w:rsid w:val="003F39FF"/>
    <w:rsid w:val="003F640B"/>
    <w:rsid w:val="004011B9"/>
    <w:rsid w:val="00401CEC"/>
    <w:rsid w:val="00402A58"/>
    <w:rsid w:val="00402E49"/>
    <w:rsid w:val="004032DA"/>
    <w:rsid w:val="004053DE"/>
    <w:rsid w:val="00405A5D"/>
    <w:rsid w:val="00406042"/>
    <w:rsid w:val="00406CE3"/>
    <w:rsid w:val="00411C4D"/>
    <w:rsid w:val="004126E0"/>
    <w:rsid w:val="00412FEF"/>
    <w:rsid w:val="004167F7"/>
    <w:rsid w:val="00416A55"/>
    <w:rsid w:val="00417D0E"/>
    <w:rsid w:val="00420B46"/>
    <w:rsid w:val="00422A6E"/>
    <w:rsid w:val="00422B4D"/>
    <w:rsid w:val="00423F04"/>
    <w:rsid w:val="00424FAE"/>
    <w:rsid w:val="00427E41"/>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997"/>
    <w:rsid w:val="0044590F"/>
    <w:rsid w:val="004467AC"/>
    <w:rsid w:val="004469D8"/>
    <w:rsid w:val="00446F3E"/>
    <w:rsid w:val="00446FDC"/>
    <w:rsid w:val="00452883"/>
    <w:rsid w:val="00452980"/>
    <w:rsid w:val="004537F7"/>
    <w:rsid w:val="004546F5"/>
    <w:rsid w:val="0045640A"/>
    <w:rsid w:val="00456D66"/>
    <w:rsid w:val="00456D7C"/>
    <w:rsid w:val="004605BA"/>
    <w:rsid w:val="004612CA"/>
    <w:rsid w:val="004664C0"/>
    <w:rsid w:val="004667AC"/>
    <w:rsid w:val="00471220"/>
    <w:rsid w:val="00471548"/>
    <w:rsid w:val="0047199A"/>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4A6A"/>
    <w:rsid w:val="0049643D"/>
    <w:rsid w:val="00496FA9"/>
    <w:rsid w:val="004A025A"/>
    <w:rsid w:val="004A02BC"/>
    <w:rsid w:val="004A1BBE"/>
    <w:rsid w:val="004A1F7A"/>
    <w:rsid w:val="004A2766"/>
    <w:rsid w:val="004A2F7E"/>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4C16"/>
    <w:rsid w:val="004D4FB2"/>
    <w:rsid w:val="004D64DF"/>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4557"/>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2036"/>
    <w:rsid w:val="00512625"/>
    <w:rsid w:val="00513089"/>
    <w:rsid w:val="00513B8A"/>
    <w:rsid w:val="00514ABC"/>
    <w:rsid w:val="00515558"/>
    <w:rsid w:val="0051564A"/>
    <w:rsid w:val="0051609A"/>
    <w:rsid w:val="005165C2"/>
    <w:rsid w:val="00517DC3"/>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D4D"/>
    <w:rsid w:val="005418ED"/>
    <w:rsid w:val="00543168"/>
    <w:rsid w:val="00545C9B"/>
    <w:rsid w:val="0055009B"/>
    <w:rsid w:val="00550705"/>
    <w:rsid w:val="005516CA"/>
    <w:rsid w:val="00552DF3"/>
    <w:rsid w:val="00553C5E"/>
    <w:rsid w:val="00553FC0"/>
    <w:rsid w:val="0055430E"/>
    <w:rsid w:val="00554B94"/>
    <w:rsid w:val="00554BF1"/>
    <w:rsid w:val="00555095"/>
    <w:rsid w:val="00555993"/>
    <w:rsid w:val="0055672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1CEC"/>
    <w:rsid w:val="005827D9"/>
    <w:rsid w:val="00582870"/>
    <w:rsid w:val="00586273"/>
    <w:rsid w:val="0059192A"/>
    <w:rsid w:val="00592690"/>
    <w:rsid w:val="00592FFD"/>
    <w:rsid w:val="00593D03"/>
    <w:rsid w:val="00594F0C"/>
    <w:rsid w:val="00595237"/>
    <w:rsid w:val="00595FE7"/>
    <w:rsid w:val="00596C84"/>
    <w:rsid w:val="0059783B"/>
    <w:rsid w:val="005A0AB5"/>
    <w:rsid w:val="005A0B91"/>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2765"/>
    <w:rsid w:val="005C310A"/>
    <w:rsid w:val="005C3470"/>
    <w:rsid w:val="005C3BD5"/>
    <w:rsid w:val="005C4E38"/>
    <w:rsid w:val="005C6609"/>
    <w:rsid w:val="005C6972"/>
    <w:rsid w:val="005D0C95"/>
    <w:rsid w:val="005D0F4E"/>
    <w:rsid w:val="005D1EC1"/>
    <w:rsid w:val="005D3149"/>
    <w:rsid w:val="005D3AA2"/>
    <w:rsid w:val="005D53F3"/>
    <w:rsid w:val="005D5A0A"/>
    <w:rsid w:val="005D72F5"/>
    <w:rsid w:val="005E0B6A"/>
    <w:rsid w:val="005E100E"/>
    <w:rsid w:val="005E2390"/>
    <w:rsid w:val="005E342D"/>
    <w:rsid w:val="005E40CC"/>
    <w:rsid w:val="005E4513"/>
    <w:rsid w:val="005E60A1"/>
    <w:rsid w:val="005F03BE"/>
    <w:rsid w:val="005F074E"/>
    <w:rsid w:val="005F0E40"/>
    <w:rsid w:val="005F2D8D"/>
    <w:rsid w:val="005F3D66"/>
    <w:rsid w:val="005F43C5"/>
    <w:rsid w:val="005F49BB"/>
    <w:rsid w:val="005F7EC8"/>
    <w:rsid w:val="00600952"/>
    <w:rsid w:val="006010FC"/>
    <w:rsid w:val="0060407C"/>
    <w:rsid w:val="0060439E"/>
    <w:rsid w:val="00604D4E"/>
    <w:rsid w:val="0060636D"/>
    <w:rsid w:val="00611497"/>
    <w:rsid w:val="006119B5"/>
    <w:rsid w:val="00611F16"/>
    <w:rsid w:val="006121C7"/>
    <w:rsid w:val="00612C3C"/>
    <w:rsid w:val="006132D2"/>
    <w:rsid w:val="00613B36"/>
    <w:rsid w:val="0061474E"/>
    <w:rsid w:val="006150BC"/>
    <w:rsid w:val="00615F7C"/>
    <w:rsid w:val="00616175"/>
    <w:rsid w:val="00616886"/>
    <w:rsid w:val="006178DB"/>
    <w:rsid w:val="00617A36"/>
    <w:rsid w:val="00617EE4"/>
    <w:rsid w:val="006207C2"/>
    <w:rsid w:val="0062296A"/>
    <w:rsid w:val="00622C72"/>
    <w:rsid w:val="0062347B"/>
    <w:rsid w:val="006236AA"/>
    <w:rsid w:val="00623EEB"/>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7030"/>
    <w:rsid w:val="006502DD"/>
    <w:rsid w:val="00651245"/>
    <w:rsid w:val="006534A8"/>
    <w:rsid w:val="006541E9"/>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4A3E"/>
    <w:rsid w:val="0067587B"/>
    <w:rsid w:val="00675B0D"/>
    <w:rsid w:val="00677BAE"/>
    <w:rsid w:val="0068282C"/>
    <w:rsid w:val="0069136F"/>
    <w:rsid w:val="00692731"/>
    <w:rsid w:val="00694200"/>
    <w:rsid w:val="00694E59"/>
    <w:rsid w:val="00695959"/>
    <w:rsid w:val="00696630"/>
    <w:rsid w:val="006A067A"/>
    <w:rsid w:val="006A1108"/>
    <w:rsid w:val="006A2649"/>
    <w:rsid w:val="006A2B49"/>
    <w:rsid w:val="006A314F"/>
    <w:rsid w:val="006A56E2"/>
    <w:rsid w:val="006A787C"/>
    <w:rsid w:val="006A7A30"/>
    <w:rsid w:val="006B01A5"/>
    <w:rsid w:val="006B18CF"/>
    <w:rsid w:val="006B1AF0"/>
    <w:rsid w:val="006B397D"/>
    <w:rsid w:val="006B596F"/>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E7E"/>
    <w:rsid w:val="006D1848"/>
    <w:rsid w:val="006D2C81"/>
    <w:rsid w:val="006D2C94"/>
    <w:rsid w:val="006D3AE9"/>
    <w:rsid w:val="006D4601"/>
    <w:rsid w:val="006D4E73"/>
    <w:rsid w:val="006D4F75"/>
    <w:rsid w:val="006D5033"/>
    <w:rsid w:val="006D6F14"/>
    <w:rsid w:val="006D71DF"/>
    <w:rsid w:val="006E1407"/>
    <w:rsid w:val="006E1EF3"/>
    <w:rsid w:val="006E2415"/>
    <w:rsid w:val="006E2E63"/>
    <w:rsid w:val="006E46DC"/>
    <w:rsid w:val="006E6F42"/>
    <w:rsid w:val="006E7678"/>
    <w:rsid w:val="006E7B51"/>
    <w:rsid w:val="006F0918"/>
    <w:rsid w:val="006F3865"/>
    <w:rsid w:val="006F3936"/>
    <w:rsid w:val="006F4F50"/>
    <w:rsid w:val="006F5280"/>
    <w:rsid w:val="006F5A6E"/>
    <w:rsid w:val="006F6030"/>
    <w:rsid w:val="00701752"/>
    <w:rsid w:val="007019DE"/>
    <w:rsid w:val="00701FAB"/>
    <w:rsid w:val="007042C2"/>
    <w:rsid w:val="007046F2"/>
    <w:rsid w:val="00706570"/>
    <w:rsid w:val="00712B35"/>
    <w:rsid w:val="00712B76"/>
    <w:rsid w:val="00712C29"/>
    <w:rsid w:val="0071603D"/>
    <w:rsid w:val="007164B0"/>
    <w:rsid w:val="0071769B"/>
    <w:rsid w:val="00717B90"/>
    <w:rsid w:val="00722D83"/>
    <w:rsid w:val="007240DE"/>
    <w:rsid w:val="00725544"/>
    <w:rsid w:val="00726B5C"/>
    <w:rsid w:val="0073072A"/>
    <w:rsid w:val="0073185F"/>
    <w:rsid w:val="00732FF1"/>
    <w:rsid w:val="00733C90"/>
    <w:rsid w:val="0073407B"/>
    <w:rsid w:val="00734257"/>
    <w:rsid w:val="00735A96"/>
    <w:rsid w:val="00736009"/>
    <w:rsid w:val="0073664C"/>
    <w:rsid w:val="007368A7"/>
    <w:rsid w:val="00736C7F"/>
    <w:rsid w:val="007379CB"/>
    <w:rsid w:val="00740D7C"/>
    <w:rsid w:val="0074252B"/>
    <w:rsid w:val="007427C2"/>
    <w:rsid w:val="00744224"/>
    <w:rsid w:val="00746042"/>
    <w:rsid w:val="00747E61"/>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4600"/>
    <w:rsid w:val="00774AB6"/>
    <w:rsid w:val="0077716B"/>
    <w:rsid w:val="00777AF7"/>
    <w:rsid w:val="00780650"/>
    <w:rsid w:val="0078096C"/>
    <w:rsid w:val="00781D9A"/>
    <w:rsid w:val="00783699"/>
    <w:rsid w:val="00784030"/>
    <w:rsid w:val="007853AF"/>
    <w:rsid w:val="007855AF"/>
    <w:rsid w:val="007858B7"/>
    <w:rsid w:val="0078630B"/>
    <w:rsid w:val="00786321"/>
    <w:rsid w:val="007874BB"/>
    <w:rsid w:val="00787FDF"/>
    <w:rsid w:val="00790244"/>
    <w:rsid w:val="00792BD8"/>
    <w:rsid w:val="007941BF"/>
    <w:rsid w:val="007946F1"/>
    <w:rsid w:val="00794AAA"/>
    <w:rsid w:val="00794C83"/>
    <w:rsid w:val="00795419"/>
    <w:rsid w:val="00796100"/>
    <w:rsid w:val="00796633"/>
    <w:rsid w:val="007A0404"/>
    <w:rsid w:val="007A0489"/>
    <w:rsid w:val="007A0690"/>
    <w:rsid w:val="007A078D"/>
    <w:rsid w:val="007A09B2"/>
    <w:rsid w:val="007A25CC"/>
    <w:rsid w:val="007A2C06"/>
    <w:rsid w:val="007A4C4C"/>
    <w:rsid w:val="007A539B"/>
    <w:rsid w:val="007A540A"/>
    <w:rsid w:val="007A5A2F"/>
    <w:rsid w:val="007A738A"/>
    <w:rsid w:val="007A77F8"/>
    <w:rsid w:val="007A7B40"/>
    <w:rsid w:val="007A7C03"/>
    <w:rsid w:val="007B054F"/>
    <w:rsid w:val="007B0A76"/>
    <w:rsid w:val="007B214A"/>
    <w:rsid w:val="007B338C"/>
    <w:rsid w:val="007B50AA"/>
    <w:rsid w:val="007B7830"/>
    <w:rsid w:val="007C01FE"/>
    <w:rsid w:val="007C05DF"/>
    <w:rsid w:val="007C0DFA"/>
    <w:rsid w:val="007C1DBF"/>
    <w:rsid w:val="007C21A1"/>
    <w:rsid w:val="007C37BA"/>
    <w:rsid w:val="007C389C"/>
    <w:rsid w:val="007C4523"/>
    <w:rsid w:val="007C61B8"/>
    <w:rsid w:val="007C63B3"/>
    <w:rsid w:val="007C678F"/>
    <w:rsid w:val="007C6A83"/>
    <w:rsid w:val="007D1CED"/>
    <w:rsid w:val="007D1EB5"/>
    <w:rsid w:val="007D3954"/>
    <w:rsid w:val="007D3A05"/>
    <w:rsid w:val="007D3ACC"/>
    <w:rsid w:val="007D4B27"/>
    <w:rsid w:val="007D5FC7"/>
    <w:rsid w:val="007D7DEC"/>
    <w:rsid w:val="007E07A9"/>
    <w:rsid w:val="007E17B8"/>
    <w:rsid w:val="007E1A9B"/>
    <w:rsid w:val="007E22E0"/>
    <w:rsid w:val="007E2EF9"/>
    <w:rsid w:val="007E4190"/>
    <w:rsid w:val="007E57DE"/>
    <w:rsid w:val="007E7699"/>
    <w:rsid w:val="007E7E35"/>
    <w:rsid w:val="007F0994"/>
    <w:rsid w:val="007F09BA"/>
    <w:rsid w:val="007F1DA5"/>
    <w:rsid w:val="007F65F1"/>
    <w:rsid w:val="007F6E19"/>
    <w:rsid w:val="007F71EF"/>
    <w:rsid w:val="008001FA"/>
    <w:rsid w:val="00800AC4"/>
    <w:rsid w:val="00801B83"/>
    <w:rsid w:val="00801C38"/>
    <w:rsid w:val="00801CCE"/>
    <w:rsid w:val="00802DCF"/>
    <w:rsid w:val="00803697"/>
    <w:rsid w:val="008049B0"/>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E38"/>
    <w:rsid w:val="00822668"/>
    <w:rsid w:val="00824981"/>
    <w:rsid w:val="008265E0"/>
    <w:rsid w:val="00826762"/>
    <w:rsid w:val="008269CB"/>
    <w:rsid w:val="00827D55"/>
    <w:rsid w:val="008313F4"/>
    <w:rsid w:val="008324BE"/>
    <w:rsid w:val="00834127"/>
    <w:rsid w:val="00834BB1"/>
    <w:rsid w:val="00834E9B"/>
    <w:rsid w:val="00843FA1"/>
    <w:rsid w:val="00844A0C"/>
    <w:rsid w:val="00845ADF"/>
    <w:rsid w:val="00846A4B"/>
    <w:rsid w:val="008477C9"/>
    <w:rsid w:val="00851731"/>
    <w:rsid w:val="00851BDD"/>
    <w:rsid w:val="0085513E"/>
    <w:rsid w:val="008555C1"/>
    <w:rsid w:val="00857AF0"/>
    <w:rsid w:val="00860E52"/>
    <w:rsid w:val="00860ECD"/>
    <w:rsid w:val="0086115C"/>
    <w:rsid w:val="008618D9"/>
    <w:rsid w:val="00862620"/>
    <w:rsid w:val="008635CB"/>
    <w:rsid w:val="0086442D"/>
    <w:rsid w:val="00865605"/>
    <w:rsid w:val="008662BF"/>
    <w:rsid w:val="00867A28"/>
    <w:rsid w:val="008706C6"/>
    <w:rsid w:val="00872BC8"/>
    <w:rsid w:val="0087533A"/>
    <w:rsid w:val="0087542E"/>
    <w:rsid w:val="00876111"/>
    <w:rsid w:val="0087647F"/>
    <w:rsid w:val="00876929"/>
    <w:rsid w:val="00876D64"/>
    <w:rsid w:val="00880C22"/>
    <w:rsid w:val="00881093"/>
    <w:rsid w:val="008820FB"/>
    <w:rsid w:val="00882C3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791E"/>
    <w:rsid w:val="008B18AD"/>
    <w:rsid w:val="008B22DA"/>
    <w:rsid w:val="008B6212"/>
    <w:rsid w:val="008B7317"/>
    <w:rsid w:val="008C1B1D"/>
    <w:rsid w:val="008C1E88"/>
    <w:rsid w:val="008C2D04"/>
    <w:rsid w:val="008C3158"/>
    <w:rsid w:val="008C402B"/>
    <w:rsid w:val="008C4834"/>
    <w:rsid w:val="008C512F"/>
    <w:rsid w:val="008C646B"/>
    <w:rsid w:val="008D183E"/>
    <w:rsid w:val="008D1B54"/>
    <w:rsid w:val="008D20DD"/>
    <w:rsid w:val="008D3215"/>
    <w:rsid w:val="008D36A6"/>
    <w:rsid w:val="008D4EE5"/>
    <w:rsid w:val="008D60F9"/>
    <w:rsid w:val="008D615F"/>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4F8A"/>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A54"/>
    <w:rsid w:val="00925B3C"/>
    <w:rsid w:val="009265F6"/>
    <w:rsid w:val="00926FEF"/>
    <w:rsid w:val="00927169"/>
    <w:rsid w:val="009304F2"/>
    <w:rsid w:val="00932ADD"/>
    <w:rsid w:val="00934521"/>
    <w:rsid w:val="00937F50"/>
    <w:rsid w:val="00941B67"/>
    <w:rsid w:val="009424BD"/>
    <w:rsid w:val="00942C4D"/>
    <w:rsid w:val="009434BC"/>
    <w:rsid w:val="00944DC8"/>
    <w:rsid w:val="009450EE"/>
    <w:rsid w:val="00946C91"/>
    <w:rsid w:val="009477F5"/>
    <w:rsid w:val="00950666"/>
    <w:rsid w:val="00951147"/>
    <w:rsid w:val="00951CE3"/>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34D7"/>
    <w:rsid w:val="00964514"/>
    <w:rsid w:val="00965158"/>
    <w:rsid w:val="00965873"/>
    <w:rsid w:val="0096737D"/>
    <w:rsid w:val="00967874"/>
    <w:rsid w:val="009704A4"/>
    <w:rsid w:val="009704F2"/>
    <w:rsid w:val="00972CA1"/>
    <w:rsid w:val="00972FBC"/>
    <w:rsid w:val="0097322C"/>
    <w:rsid w:val="00973755"/>
    <w:rsid w:val="00973F01"/>
    <w:rsid w:val="0097559B"/>
    <w:rsid w:val="00976B2F"/>
    <w:rsid w:val="0097793A"/>
    <w:rsid w:val="0098032E"/>
    <w:rsid w:val="009814CB"/>
    <w:rsid w:val="00981582"/>
    <w:rsid w:val="00982504"/>
    <w:rsid w:val="009825A8"/>
    <w:rsid w:val="00983149"/>
    <w:rsid w:val="0098523C"/>
    <w:rsid w:val="00985EBA"/>
    <w:rsid w:val="009864B8"/>
    <w:rsid w:val="00987323"/>
    <w:rsid w:val="00987D57"/>
    <w:rsid w:val="0099053B"/>
    <w:rsid w:val="00991E2E"/>
    <w:rsid w:val="0099207C"/>
    <w:rsid w:val="00992080"/>
    <w:rsid w:val="00992161"/>
    <w:rsid w:val="00993C49"/>
    <w:rsid w:val="00994DEF"/>
    <w:rsid w:val="00996094"/>
    <w:rsid w:val="009962CC"/>
    <w:rsid w:val="00997091"/>
    <w:rsid w:val="009977CB"/>
    <w:rsid w:val="00997B57"/>
    <w:rsid w:val="009A033C"/>
    <w:rsid w:val="009A1025"/>
    <w:rsid w:val="009A2156"/>
    <w:rsid w:val="009A31B8"/>
    <w:rsid w:val="009A3B22"/>
    <w:rsid w:val="009A4A3D"/>
    <w:rsid w:val="009A6902"/>
    <w:rsid w:val="009A6E1F"/>
    <w:rsid w:val="009A784F"/>
    <w:rsid w:val="009B16EF"/>
    <w:rsid w:val="009B2103"/>
    <w:rsid w:val="009B2A4D"/>
    <w:rsid w:val="009B2C3C"/>
    <w:rsid w:val="009B2F32"/>
    <w:rsid w:val="009B3679"/>
    <w:rsid w:val="009B5605"/>
    <w:rsid w:val="009B5FAA"/>
    <w:rsid w:val="009B6145"/>
    <w:rsid w:val="009B68FF"/>
    <w:rsid w:val="009C133B"/>
    <w:rsid w:val="009C1552"/>
    <w:rsid w:val="009C1B6C"/>
    <w:rsid w:val="009C20B2"/>
    <w:rsid w:val="009C2361"/>
    <w:rsid w:val="009C238A"/>
    <w:rsid w:val="009C2798"/>
    <w:rsid w:val="009C44E9"/>
    <w:rsid w:val="009C5587"/>
    <w:rsid w:val="009C5C8C"/>
    <w:rsid w:val="009C5ED1"/>
    <w:rsid w:val="009C61AC"/>
    <w:rsid w:val="009C7674"/>
    <w:rsid w:val="009D13F6"/>
    <w:rsid w:val="009D1AEA"/>
    <w:rsid w:val="009D1E91"/>
    <w:rsid w:val="009D2D0E"/>
    <w:rsid w:val="009D32BD"/>
    <w:rsid w:val="009D34AF"/>
    <w:rsid w:val="009D34D2"/>
    <w:rsid w:val="009D3919"/>
    <w:rsid w:val="009D590E"/>
    <w:rsid w:val="009E4EB5"/>
    <w:rsid w:val="009E5E98"/>
    <w:rsid w:val="009E6292"/>
    <w:rsid w:val="009E7BE7"/>
    <w:rsid w:val="009E7F14"/>
    <w:rsid w:val="009F0A4E"/>
    <w:rsid w:val="009F12AE"/>
    <w:rsid w:val="009F40A5"/>
    <w:rsid w:val="009F4EE6"/>
    <w:rsid w:val="009F5C91"/>
    <w:rsid w:val="00A009E4"/>
    <w:rsid w:val="00A00B9D"/>
    <w:rsid w:val="00A01074"/>
    <w:rsid w:val="00A015DF"/>
    <w:rsid w:val="00A024A8"/>
    <w:rsid w:val="00A024C6"/>
    <w:rsid w:val="00A02EE6"/>
    <w:rsid w:val="00A033DE"/>
    <w:rsid w:val="00A0382E"/>
    <w:rsid w:val="00A03CBC"/>
    <w:rsid w:val="00A045DC"/>
    <w:rsid w:val="00A04705"/>
    <w:rsid w:val="00A048D9"/>
    <w:rsid w:val="00A0583A"/>
    <w:rsid w:val="00A05A62"/>
    <w:rsid w:val="00A07242"/>
    <w:rsid w:val="00A07287"/>
    <w:rsid w:val="00A074D6"/>
    <w:rsid w:val="00A10857"/>
    <w:rsid w:val="00A111B8"/>
    <w:rsid w:val="00A11B82"/>
    <w:rsid w:val="00A11D04"/>
    <w:rsid w:val="00A125B3"/>
    <w:rsid w:val="00A12D94"/>
    <w:rsid w:val="00A1340E"/>
    <w:rsid w:val="00A1551A"/>
    <w:rsid w:val="00A15E0E"/>
    <w:rsid w:val="00A177A9"/>
    <w:rsid w:val="00A20162"/>
    <w:rsid w:val="00A20496"/>
    <w:rsid w:val="00A21637"/>
    <w:rsid w:val="00A2395A"/>
    <w:rsid w:val="00A24B07"/>
    <w:rsid w:val="00A25D1D"/>
    <w:rsid w:val="00A26233"/>
    <w:rsid w:val="00A267DF"/>
    <w:rsid w:val="00A27FA5"/>
    <w:rsid w:val="00A31034"/>
    <w:rsid w:val="00A31760"/>
    <w:rsid w:val="00A322AA"/>
    <w:rsid w:val="00A32C3F"/>
    <w:rsid w:val="00A33028"/>
    <w:rsid w:val="00A34C4C"/>
    <w:rsid w:val="00A35598"/>
    <w:rsid w:val="00A35A82"/>
    <w:rsid w:val="00A36870"/>
    <w:rsid w:val="00A37A33"/>
    <w:rsid w:val="00A37A53"/>
    <w:rsid w:val="00A402C9"/>
    <w:rsid w:val="00A40BD3"/>
    <w:rsid w:val="00A421AD"/>
    <w:rsid w:val="00A422DB"/>
    <w:rsid w:val="00A4334E"/>
    <w:rsid w:val="00A43414"/>
    <w:rsid w:val="00A46793"/>
    <w:rsid w:val="00A4699C"/>
    <w:rsid w:val="00A471EA"/>
    <w:rsid w:val="00A47374"/>
    <w:rsid w:val="00A50F96"/>
    <w:rsid w:val="00A528A6"/>
    <w:rsid w:val="00A53A08"/>
    <w:rsid w:val="00A54484"/>
    <w:rsid w:val="00A54DD3"/>
    <w:rsid w:val="00A55253"/>
    <w:rsid w:val="00A554DB"/>
    <w:rsid w:val="00A55613"/>
    <w:rsid w:val="00A55D34"/>
    <w:rsid w:val="00A57479"/>
    <w:rsid w:val="00A575C8"/>
    <w:rsid w:val="00A64807"/>
    <w:rsid w:val="00A65E1F"/>
    <w:rsid w:val="00A670F6"/>
    <w:rsid w:val="00A700F9"/>
    <w:rsid w:val="00A7217F"/>
    <w:rsid w:val="00A73C44"/>
    <w:rsid w:val="00A74B3B"/>
    <w:rsid w:val="00A74BEE"/>
    <w:rsid w:val="00A76E0D"/>
    <w:rsid w:val="00A771F9"/>
    <w:rsid w:val="00A77327"/>
    <w:rsid w:val="00A77C13"/>
    <w:rsid w:val="00A80D67"/>
    <w:rsid w:val="00A80FFE"/>
    <w:rsid w:val="00A830EF"/>
    <w:rsid w:val="00A85FC0"/>
    <w:rsid w:val="00A86C99"/>
    <w:rsid w:val="00A86CEC"/>
    <w:rsid w:val="00A90955"/>
    <w:rsid w:val="00A933FA"/>
    <w:rsid w:val="00A93FA4"/>
    <w:rsid w:val="00A9543F"/>
    <w:rsid w:val="00A95E4D"/>
    <w:rsid w:val="00A96D66"/>
    <w:rsid w:val="00A97670"/>
    <w:rsid w:val="00AA0315"/>
    <w:rsid w:val="00AA06F9"/>
    <w:rsid w:val="00AA0DF4"/>
    <w:rsid w:val="00AA38E8"/>
    <w:rsid w:val="00AA3F8A"/>
    <w:rsid w:val="00AA6901"/>
    <w:rsid w:val="00AA738A"/>
    <w:rsid w:val="00AA76B0"/>
    <w:rsid w:val="00AA7762"/>
    <w:rsid w:val="00AA7E59"/>
    <w:rsid w:val="00AB11CE"/>
    <w:rsid w:val="00AB21D7"/>
    <w:rsid w:val="00AB2D8D"/>
    <w:rsid w:val="00AB36B6"/>
    <w:rsid w:val="00AB3DC4"/>
    <w:rsid w:val="00AB4721"/>
    <w:rsid w:val="00AB5839"/>
    <w:rsid w:val="00AB6CBD"/>
    <w:rsid w:val="00AC0639"/>
    <w:rsid w:val="00AC2F39"/>
    <w:rsid w:val="00AC2FC8"/>
    <w:rsid w:val="00AC3C2D"/>
    <w:rsid w:val="00AC43B0"/>
    <w:rsid w:val="00AC590B"/>
    <w:rsid w:val="00AC64CD"/>
    <w:rsid w:val="00AD28E1"/>
    <w:rsid w:val="00AD2D45"/>
    <w:rsid w:val="00AD376C"/>
    <w:rsid w:val="00AD5284"/>
    <w:rsid w:val="00AD532D"/>
    <w:rsid w:val="00AD782D"/>
    <w:rsid w:val="00AD7AC9"/>
    <w:rsid w:val="00AE14A5"/>
    <w:rsid w:val="00AE21B0"/>
    <w:rsid w:val="00AE2635"/>
    <w:rsid w:val="00AE60A9"/>
    <w:rsid w:val="00AE766A"/>
    <w:rsid w:val="00AE7B83"/>
    <w:rsid w:val="00AE7F27"/>
    <w:rsid w:val="00AF052F"/>
    <w:rsid w:val="00AF0739"/>
    <w:rsid w:val="00AF3DB7"/>
    <w:rsid w:val="00AF40C2"/>
    <w:rsid w:val="00AF4DCF"/>
    <w:rsid w:val="00AF5472"/>
    <w:rsid w:val="00AF690B"/>
    <w:rsid w:val="00AF749D"/>
    <w:rsid w:val="00AF755C"/>
    <w:rsid w:val="00B00A13"/>
    <w:rsid w:val="00B0123A"/>
    <w:rsid w:val="00B013DF"/>
    <w:rsid w:val="00B028A4"/>
    <w:rsid w:val="00B062ED"/>
    <w:rsid w:val="00B0704B"/>
    <w:rsid w:val="00B070F3"/>
    <w:rsid w:val="00B10AA9"/>
    <w:rsid w:val="00B10ED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6799E"/>
    <w:rsid w:val="00B70ECE"/>
    <w:rsid w:val="00B71144"/>
    <w:rsid w:val="00B72F35"/>
    <w:rsid w:val="00B7337C"/>
    <w:rsid w:val="00B73420"/>
    <w:rsid w:val="00B73D22"/>
    <w:rsid w:val="00B73FCC"/>
    <w:rsid w:val="00B74701"/>
    <w:rsid w:val="00B7499A"/>
    <w:rsid w:val="00B7592A"/>
    <w:rsid w:val="00B75F3B"/>
    <w:rsid w:val="00B76C63"/>
    <w:rsid w:val="00B777D6"/>
    <w:rsid w:val="00B80CF9"/>
    <w:rsid w:val="00B8263C"/>
    <w:rsid w:val="00B843BC"/>
    <w:rsid w:val="00B85436"/>
    <w:rsid w:val="00B85609"/>
    <w:rsid w:val="00B85C54"/>
    <w:rsid w:val="00B85DFB"/>
    <w:rsid w:val="00B87C07"/>
    <w:rsid w:val="00B87C2A"/>
    <w:rsid w:val="00B90340"/>
    <w:rsid w:val="00B9053A"/>
    <w:rsid w:val="00B90853"/>
    <w:rsid w:val="00B91209"/>
    <w:rsid w:val="00B91A37"/>
    <w:rsid w:val="00B93DF7"/>
    <w:rsid w:val="00B94348"/>
    <w:rsid w:val="00B97FFE"/>
    <w:rsid w:val="00BA2A14"/>
    <w:rsid w:val="00BA4E07"/>
    <w:rsid w:val="00BA4F5E"/>
    <w:rsid w:val="00BA53A3"/>
    <w:rsid w:val="00BA56E2"/>
    <w:rsid w:val="00BA593C"/>
    <w:rsid w:val="00BA7135"/>
    <w:rsid w:val="00BB108C"/>
    <w:rsid w:val="00BB2D4D"/>
    <w:rsid w:val="00BB335F"/>
    <w:rsid w:val="00BB33A8"/>
    <w:rsid w:val="00BB38F7"/>
    <w:rsid w:val="00BB57FD"/>
    <w:rsid w:val="00BB67B0"/>
    <w:rsid w:val="00BC185E"/>
    <w:rsid w:val="00BC39B6"/>
    <w:rsid w:val="00BC5465"/>
    <w:rsid w:val="00BC54DE"/>
    <w:rsid w:val="00BC7364"/>
    <w:rsid w:val="00BD265F"/>
    <w:rsid w:val="00BD26C9"/>
    <w:rsid w:val="00BD2A9A"/>
    <w:rsid w:val="00BD50EC"/>
    <w:rsid w:val="00BD536F"/>
    <w:rsid w:val="00BD5C6D"/>
    <w:rsid w:val="00BD5D8C"/>
    <w:rsid w:val="00BD75FB"/>
    <w:rsid w:val="00BE1456"/>
    <w:rsid w:val="00BE4F86"/>
    <w:rsid w:val="00BE6AAB"/>
    <w:rsid w:val="00BE7202"/>
    <w:rsid w:val="00BE72A5"/>
    <w:rsid w:val="00BE72B4"/>
    <w:rsid w:val="00BE7A62"/>
    <w:rsid w:val="00BE7E65"/>
    <w:rsid w:val="00BF11E4"/>
    <w:rsid w:val="00BF19A2"/>
    <w:rsid w:val="00BF41DA"/>
    <w:rsid w:val="00BF4717"/>
    <w:rsid w:val="00BF47BA"/>
    <w:rsid w:val="00BF60E1"/>
    <w:rsid w:val="00BF625B"/>
    <w:rsid w:val="00BF762D"/>
    <w:rsid w:val="00BF767B"/>
    <w:rsid w:val="00BF7CBF"/>
    <w:rsid w:val="00BF7FC7"/>
    <w:rsid w:val="00C00BC2"/>
    <w:rsid w:val="00C01F5C"/>
    <w:rsid w:val="00C02B89"/>
    <w:rsid w:val="00C03E1A"/>
    <w:rsid w:val="00C05A3E"/>
    <w:rsid w:val="00C06472"/>
    <w:rsid w:val="00C06980"/>
    <w:rsid w:val="00C079A7"/>
    <w:rsid w:val="00C100DB"/>
    <w:rsid w:val="00C10CF1"/>
    <w:rsid w:val="00C10EB4"/>
    <w:rsid w:val="00C12B84"/>
    <w:rsid w:val="00C1335A"/>
    <w:rsid w:val="00C14813"/>
    <w:rsid w:val="00C1554A"/>
    <w:rsid w:val="00C15C62"/>
    <w:rsid w:val="00C17173"/>
    <w:rsid w:val="00C1730B"/>
    <w:rsid w:val="00C20581"/>
    <w:rsid w:val="00C21688"/>
    <w:rsid w:val="00C21C0D"/>
    <w:rsid w:val="00C22F8A"/>
    <w:rsid w:val="00C24C2F"/>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139"/>
    <w:rsid w:val="00C54AE4"/>
    <w:rsid w:val="00C54FF1"/>
    <w:rsid w:val="00C561D3"/>
    <w:rsid w:val="00C56D6C"/>
    <w:rsid w:val="00C57680"/>
    <w:rsid w:val="00C614A1"/>
    <w:rsid w:val="00C62556"/>
    <w:rsid w:val="00C62558"/>
    <w:rsid w:val="00C62C8F"/>
    <w:rsid w:val="00C631A5"/>
    <w:rsid w:val="00C632FC"/>
    <w:rsid w:val="00C66981"/>
    <w:rsid w:val="00C70724"/>
    <w:rsid w:val="00C712BA"/>
    <w:rsid w:val="00C71313"/>
    <w:rsid w:val="00C713EF"/>
    <w:rsid w:val="00C72DB3"/>
    <w:rsid w:val="00C73FFF"/>
    <w:rsid w:val="00C74328"/>
    <w:rsid w:val="00C75879"/>
    <w:rsid w:val="00C75A9A"/>
    <w:rsid w:val="00C7692B"/>
    <w:rsid w:val="00C76962"/>
    <w:rsid w:val="00C7722F"/>
    <w:rsid w:val="00C77CC0"/>
    <w:rsid w:val="00C80F4B"/>
    <w:rsid w:val="00C81902"/>
    <w:rsid w:val="00C82E65"/>
    <w:rsid w:val="00C82F9E"/>
    <w:rsid w:val="00C831CB"/>
    <w:rsid w:val="00C84C82"/>
    <w:rsid w:val="00C85B44"/>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8E1"/>
    <w:rsid w:val="00CB6029"/>
    <w:rsid w:val="00CB70A4"/>
    <w:rsid w:val="00CC21DC"/>
    <w:rsid w:val="00CC3987"/>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518B"/>
    <w:rsid w:val="00D064B2"/>
    <w:rsid w:val="00D069D4"/>
    <w:rsid w:val="00D077D8"/>
    <w:rsid w:val="00D1198D"/>
    <w:rsid w:val="00D14F9B"/>
    <w:rsid w:val="00D15048"/>
    <w:rsid w:val="00D17BB1"/>
    <w:rsid w:val="00D20B9D"/>
    <w:rsid w:val="00D21057"/>
    <w:rsid w:val="00D235F9"/>
    <w:rsid w:val="00D23D45"/>
    <w:rsid w:val="00D24277"/>
    <w:rsid w:val="00D25536"/>
    <w:rsid w:val="00D264C5"/>
    <w:rsid w:val="00D2799D"/>
    <w:rsid w:val="00D313D0"/>
    <w:rsid w:val="00D31763"/>
    <w:rsid w:val="00D31C16"/>
    <w:rsid w:val="00D31FEC"/>
    <w:rsid w:val="00D3203D"/>
    <w:rsid w:val="00D3284E"/>
    <w:rsid w:val="00D32A59"/>
    <w:rsid w:val="00D33D18"/>
    <w:rsid w:val="00D33F32"/>
    <w:rsid w:val="00D34541"/>
    <w:rsid w:val="00D35116"/>
    <w:rsid w:val="00D35859"/>
    <w:rsid w:val="00D35B9A"/>
    <w:rsid w:val="00D40312"/>
    <w:rsid w:val="00D40CCB"/>
    <w:rsid w:val="00D41976"/>
    <w:rsid w:val="00D50AB6"/>
    <w:rsid w:val="00D517B1"/>
    <w:rsid w:val="00D533C4"/>
    <w:rsid w:val="00D53455"/>
    <w:rsid w:val="00D5440E"/>
    <w:rsid w:val="00D55087"/>
    <w:rsid w:val="00D572F0"/>
    <w:rsid w:val="00D60172"/>
    <w:rsid w:val="00D60FDD"/>
    <w:rsid w:val="00D6174E"/>
    <w:rsid w:val="00D63ABC"/>
    <w:rsid w:val="00D63EB4"/>
    <w:rsid w:val="00D6706C"/>
    <w:rsid w:val="00D717A0"/>
    <w:rsid w:val="00D72E53"/>
    <w:rsid w:val="00D72E99"/>
    <w:rsid w:val="00D732DD"/>
    <w:rsid w:val="00D742A0"/>
    <w:rsid w:val="00D750E0"/>
    <w:rsid w:val="00D76384"/>
    <w:rsid w:val="00D7682B"/>
    <w:rsid w:val="00D802CB"/>
    <w:rsid w:val="00D80979"/>
    <w:rsid w:val="00D812FD"/>
    <w:rsid w:val="00D813A2"/>
    <w:rsid w:val="00D83BF4"/>
    <w:rsid w:val="00D8498E"/>
    <w:rsid w:val="00D85450"/>
    <w:rsid w:val="00D868DD"/>
    <w:rsid w:val="00D8719E"/>
    <w:rsid w:val="00D94B9D"/>
    <w:rsid w:val="00D95B2F"/>
    <w:rsid w:val="00D973D7"/>
    <w:rsid w:val="00D976FC"/>
    <w:rsid w:val="00DA071B"/>
    <w:rsid w:val="00DA07ED"/>
    <w:rsid w:val="00DA0A94"/>
    <w:rsid w:val="00DA11F9"/>
    <w:rsid w:val="00DA1F4A"/>
    <w:rsid w:val="00DA209F"/>
    <w:rsid w:val="00DA20D2"/>
    <w:rsid w:val="00DA219B"/>
    <w:rsid w:val="00DA24EA"/>
    <w:rsid w:val="00DA2B3C"/>
    <w:rsid w:val="00DA3D51"/>
    <w:rsid w:val="00DA5F6B"/>
    <w:rsid w:val="00DA6710"/>
    <w:rsid w:val="00DA702A"/>
    <w:rsid w:val="00DB34C0"/>
    <w:rsid w:val="00DB4B4A"/>
    <w:rsid w:val="00DB62D6"/>
    <w:rsid w:val="00DC0776"/>
    <w:rsid w:val="00DC0B21"/>
    <w:rsid w:val="00DC2173"/>
    <w:rsid w:val="00DC21E9"/>
    <w:rsid w:val="00DC2B89"/>
    <w:rsid w:val="00DC387C"/>
    <w:rsid w:val="00DC3C26"/>
    <w:rsid w:val="00DC624A"/>
    <w:rsid w:val="00DC6340"/>
    <w:rsid w:val="00DC7C81"/>
    <w:rsid w:val="00DC7EBD"/>
    <w:rsid w:val="00DD0461"/>
    <w:rsid w:val="00DD0573"/>
    <w:rsid w:val="00DD2A41"/>
    <w:rsid w:val="00DD3020"/>
    <w:rsid w:val="00DD3547"/>
    <w:rsid w:val="00DD38ED"/>
    <w:rsid w:val="00DD4B8C"/>
    <w:rsid w:val="00DD5B01"/>
    <w:rsid w:val="00DD6DC5"/>
    <w:rsid w:val="00DD7E35"/>
    <w:rsid w:val="00DE129B"/>
    <w:rsid w:val="00DE1D56"/>
    <w:rsid w:val="00DE4227"/>
    <w:rsid w:val="00DE4D71"/>
    <w:rsid w:val="00DE62C8"/>
    <w:rsid w:val="00DE6C02"/>
    <w:rsid w:val="00DE738B"/>
    <w:rsid w:val="00DF04D0"/>
    <w:rsid w:val="00DF11DD"/>
    <w:rsid w:val="00DF22BC"/>
    <w:rsid w:val="00DF5989"/>
    <w:rsid w:val="00DF6AE3"/>
    <w:rsid w:val="00DF6E1B"/>
    <w:rsid w:val="00DF72A3"/>
    <w:rsid w:val="00DF78D4"/>
    <w:rsid w:val="00DF7C44"/>
    <w:rsid w:val="00E0021F"/>
    <w:rsid w:val="00E0036E"/>
    <w:rsid w:val="00E00AC6"/>
    <w:rsid w:val="00E01FA5"/>
    <w:rsid w:val="00E02E9F"/>
    <w:rsid w:val="00E03BA2"/>
    <w:rsid w:val="00E05952"/>
    <w:rsid w:val="00E06A98"/>
    <w:rsid w:val="00E074B7"/>
    <w:rsid w:val="00E0754D"/>
    <w:rsid w:val="00E07B73"/>
    <w:rsid w:val="00E10340"/>
    <w:rsid w:val="00E10D8D"/>
    <w:rsid w:val="00E11781"/>
    <w:rsid w:val="00E12BAB"/>
    <w:rsid w:val="00E13F64"/>
    <w:rsid w:val="00E14CF3"/>
    <w:rsid w:val="00E157AA"/>
    <w:rsid w:val="00E162F7"/>
    <w:rsid w:val="00E2041E"/>
    <w:rsid w:val="00E204BC"/>
    <w:rsid w:val="00E20A40"/>
    <w:rsid w:val="00E20E65"/>
    <w:rsid w:val="00E211E9"/>
    <w:rsid w:val="00E21356"/>
    <w:rsid w:val="00E2174F"/>
    <w:rsid w:val="00E21822"/>
    <w:rsid w:val="00E221DB"/>
    <w:rsid w:val="00E22F7F"/>
    <w:rsid w:val="00E23717"/>
    <w:rsid w:val="00E24DB3"/>
    <w:rsid w:val="00E26ED1"/>
    <w:rsid w:val="00E32FA4"/>
    <w:rsid w:val="00E33138"/>
    <w:rsid w:val="00E33585"/>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4EE"/>
    <w:rsid w:val="00E5554D"/>
    <w:rsid w:val="00E55E60"/>
    <w:rsid w:val="00E56506"/>
    <w:rsid w:val="00E56B3D"/>
    <w:rsid w:val="00E57D08"/>
    <w:rsid w:val="00E57F36"/>
    <w:rsid w:val="00E60657"/>
    <w:rsid w:val="00E60F43"/>
    <w:rsid w:val="00E63BB5"/>
    <w:rsid w:val="00E63C45"/>
    <w:rsid w:val="00E63FCC"/>
    <w:rsid w:val="00E661CE"/>
    <w:rsid w:val="00E66607"/>
    <w:rsid w:val="00E6683C"/>
    <w:rsid w:val="00E70AD7"/>
    <w:rsid w:val="00E71A45"/>
    <w:rsid w:val="00E7240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25E4"/>
    <w:rsid w:val="00E938D4"/>
    <w:rsid w:val="00E93A86"/>
    <w:rsid w:val="00E93DAE"/>
    <w:rsid w:val="00E94F6F"/>
    <w:rsid w:val="00E9572F"/>
    <w:rsid w:val="00E964F9"/>
    <w:rsid w:val="00E967A2"/>
    <w:rsid w:val="00E9797B"/>
    <w:rsid w:val="00E97BF9"/>
    <w:rsid w:val="00EA11CF"/>
    <w:rsid w:val="00EA3648"/>
    <w:rsid w:val="00EA4291"/>
    <w:rsid w:val="00EA587F"/>
    <w:rsid w:val="00EA66DB"/>
    <w:rsid w:val="00EB0332"/>
    <w:rsid w:val="00EB0889"/>
    <w:rsid w:val="00EB09D2"/>
    <w:rsid w:val="00EB0ECD"/>
    <w:rsid w:val="00EB30BF"/>
    <w:rsid w:val="00EB3F3F"/>
    <w:rsid w:val="00EB4F09"/>
    <w:rsid w:val="00EB7F95"/>
    <w:rsid w:val="00EC28A0"/>
    <w:rsid w:val="00EC2A35"/>
    <w:rsid w:val="00EC2C95"/>
    <w:rsid w:val="00EC3448"/>
    <w:rsid w:val="00EC3589"/>
    <w:rsid w:val="00EC4996"/>
    <w:rsid w:val="00EC4FA0"/>
    <w:rsid w:val="00EC67F3"/>
    <w:rsid w:val="00EC758F"/>
    <w:rsid w:val="00EC75F1"/>
    <w:rsid w:val="00EC79D1"/>
    <w:rsid w:val="00EC79E8"/>
    <w:rsid w:val="00ED0059"/>
    <w:rsid w:val="00ED195D"/>
    <w:rsid w:val="00ED1D45"/>
    <w:rsid w:val="00ED2337"/>
    <w:rsid w:val="00ED2CBA"/>
    <w:rsid w:val="00ED3208"/>
    <w:rsid w:val="00ED3223"/>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E93"/>
    <w:rsid w:val="00EF6D39"/>
    <w:rsid w:val="00EF7222"/>
    <w:rsid w:val="00EF7C1E"/>
    <w:rsid w:val="00F0055A"/>
    <w:rsid w:val="00F036E5"/>
    <w:rsid w:val="00F04F6C"/>
    <w:rsid w:val="00F075A6"/>
    <w:rsid w:val="00F102C9"/>
    <w:rsid w:val="00F11CF1"/>
    <w:rsid w:val="00F12249"/>
    <w:rsid w:val="00F123A1"/>
    <w:rsid w:val="00F123C3"/>
    <w:rsid w:val="00F13400"/>
    <w:rsid w:val="00F13A0D"/>
    <w:rsid w:val="00F13DC6"/>
    <w:rsid w:val="00F14C86"/>
    <w:rsid w:val="00F14D31"/>
    <w:rsid w:val="00F15A7A"/>
    <w:rsid w:val="00F172E4"/>
    <w:rsid w:val="00F17726"/>
    <w:rsid w:val="00F21782"/>
    <w:rsid w:val="00F22A9F"/>
    <w:rsid w:val="00F22EBB"/>
    <w:rsid w:val="00F2405A"/>
    <w:rsid w:val="00F24268"/>
    <w:rsid w:val="00F248A1"/>
    <w:rsid w:val="00F25B91"/>
    <w:rsid w:val="00F25FA4"/>
    <w:rsid w:val="00F2752D"/>
    <w:rsid w:val="00F30A24"/>
    <w:rsid w:val="00F31534"/>
    <w:rsid w:val="00F3319C"/>
    <w:rsid w:val="00F339B8"/>
    <w:rsid w:val="00F341F4"/>
    <w:rsid w:val="00F34F3A"/>
    <w:rsid w:val="00F36C58"/>
    <w:rsid w:val="00F370C9"/>
    <w:rsid w:val="00F37B99"/>
    <w:rsid w:val="00F42710"/>
    <w:rsid w:val="00F43774"/>
    <w:rsid w:val="00F443EA"/>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C84"/>
    <w:rsid w:val="00F64840"/>
    <w:rsid w:val="00F64E1C"/>
    <w:rsid w:val="00F652CE"/>
    <w:rsid w:val="00F65BAA"/>
    <w:rsid w:val="00F6614E"/>
    <w:rsid w:val="00F66753"/>
    <w:rsid w:val="00F66FB6"/>
    <w:rsid w:val="00F67AE6"/>
    <w:rsid w:val="00F67F19"/>
    <w:rsid w:val="00F7028A"/>
    <w:rsid w:val="00F70674"/>
    <w:rsid w:val="00F71DC1"/>
    <w:rsid w:val="00F71E8A"/>
    <w:rsid w:val="00F722D8"/>
    <w:rsid w:val="00F739EE"/>
    <w:rsid w:val="00F73FBF"/>
    <w:rsid w:val="00F748D2"/>
    <w:rsid w:val="00F7519B"/>
    <w:rsid w:val="00F75890"/>
    <w:rsid w:val="00F76F01"/>
    <w:rsid w:val="00F823AB"/>
    <w:rsid w:val="00F82BEA"/>
    <w:rsid w:val="00F82E1C"/>
    <w:rsid w:val="00F832CC"/>
    <w:rsid w:val="00F839B2"/>
    <w:rsid w:val="00F83D03"/>
    <w:rsid w:val="00F854DC"/>
    <w:rsid w:val="00F86BD6"/>
    <w:rsid w:val="00F87036"/>
    <w:rsid w:val="00F871C0"/>
    <w:rsid w:val="00F87BF8"/>
    <w:rsid w:val="00F91E09"/>
    <w:rsid w:val="00F93A6C"/>
    <w:rsid w:val="00F941C6"/>
    <w:rsid w:val="00F94635"/>
    <w:rsid w:val="00FA065A"/>
    <w:rsid w:val="00FA06DD"/>
    <w:rsid w:val="00FA0E17"/>
    <w:rsid w:val="00FA11E7"/>
    <w:rsid w:val="00FA4195"/>
    <w:rsid w:val="00FA4A0B"/>
    <w:rsid w:val="00FA63FF"/>
    <w:rsid w:val="00FA64D5"/>
    <w:rsid w:val="00FA7A9C"/>
    <w:rsid w:val="00FB0CA7"/>
    <w:rsid w:val="00FB129A"/>
    <w:rsid w:val="00FB250F"/>
    <w:rsid w:val="00FB271E"/>
    <w:rsid w:val="00FB3274"/>
    <w:rsid w:val="00FB436B"/>
    <w:rsid w:val="00FC29BD"/>
    <w:rsid w:val="00FC2BD7"/>
    <w:rsid w:val="00FC3C53"/>
    <w:rsid w:val="00FC4BD6"/>
    <w:rsid w:val="00FC5291"/>
    <w:rsid w:val="00FC68AD"/>
    <w:rsid w:val="00FC7B52"/>
    <w:rsid w:val="00FD0D5E"/>
    <w:rsid w:val="00FD1908"/>
    <w:rsid w:val="00FD19DE"/>
    <w:rsid w:val="00FD20BD"/>
    <w:rsid w:val="00FD25F7"/>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B39DD"/>
    <w:pPr>
      <w:jc w:val="left"/>
    </w:pPr>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33"/>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33"/>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emf"/><Relationship Id="rId22" Type="http://schemas.openxmlformats.org/officeDocument/2006/relationships/header" Target="header3.xml"/><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1B360FE1-1138-4913-A0AC-573CF60A43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38</TotalTime>
  <Pages>97</Pages>
  <Words>18705</Words>
  <Characters>102879</Characters>
  <Application>Microsoft Office Word</Application>
  <DocSecurity>0</DocSecurity>
  <Lines>857</Lines>
  <Paragraphs>2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1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550</cp:revision>
  <cp:lastPrinted>2019-06-02T21:58:00Z</cp:lastPrinted>
  <dcterms:created xsi:type="dcterms:W3CDTF">2019-06-02T21:14:00Z</dcterms:created>
  <dcterms:modified xsi:type="dcterms:W3CDTF">2019-10-19T2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oljo3UO4"/&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